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034FCF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034FCF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1D3392">
          <w:pPr>
            <w:pStyle w:val="TOCHeading"/>
            <w:spacing w:before="0" w:line="480" w:lineRule="auto"/>
          </w:pPr>
          <w:r>
            <w:t>Contents</w:t>
          </w:r>
          <w:bookmarkStart w:id="0" w:name="_GoBack"/>
          <w:bookmarkEnd w:id="0"/>
        </w:p>
        <w:p w14:paraId="67B55BAB" w14:textId="2DAF0185" w:rsidR="00034FCF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949029" w:history="1">
            <w:r w:rsidR="00034FCF" w:rsidRPr="004910F0">
              <w:rPr>
                <w:rStyle w:val="Hyperlink"/>
                <w:rFonts w:eastAsia="Times New Roman"/>
                <w:noProof/>
              </w:rPr>
              <w:t>Executive Summary</w:t>
            </w:r>
            <w:r w:rsidR="00034FCF">
              <w:rPr>
                <w:noProof/>
                <w:webHidden/>
              </w:rPr>
              <w:tab/>
            </w:r>
            <w:r w:rsidR="00034FCF">
              <w:rPr>
                <w:noProof/>
                <w:webHidden/>
              </w:rPr>
              <w:fldChar w:fldCharType="begin"/>
            </w:r>
            <w:r w:rsidR="00034FCF">
              <w:rPr>
                <w:noProof/>
                <w:webHidden/>
              </w:rPr>
              <w:instrText xml:space="preserve"> PAGEREF _Toc44949029 \h </w:instrText>
            </w:r>
            <w:r w:rsidR="00034FCF">
              <w:rPr>
                <w:noProof/>
                <w:webHidden/>
              </w:rPr>
            </w:r>
            <w:r w:rsidR="00034FCF">
              <w:rPr>
                <w:noProof/>
                <w:webHidden/>
              </w:rPr>
              <w:fldChar w:fldCharType="separate"/>
            </w:r>
            <w:r w:rsidR="00034FCF">
              <w:rPr>
                <w:noProof/>
                <w:webHidden/>
              </w:rPr>
              <w:t>3</w:t>
            </w:r>
            <w:r w:rsidR="00034FCF">
              <w:rPr>
                <w:noProof/>
                <w:webHidden/>
              </w:rPr>
              <w:fldChar w:fldCharType="end"/>
            </w:r>
          </w:hyperlink>
        </w:p>
        <w:p w14:paraId="338AA79B" w14:textId="1AD9D0CC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0" w:history="1">
            <w:r w:rsidRPr="004910F0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4CC224" w14:textId="4E0ADBD1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1" w:history="1">
            <w:r w:rsidRPr="004910F0">
              <w:rPr>
                <w:rStyle w:val="Hyperlink"/>
                <w:rFonts w:eastAsia="Times New Roman"/>
                <w:noProof/>
              </w:rPr>
              <w:t>Problem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C0E14E" w14:textId="5A4DEF76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2" w:history="1">
            <w:r w:rsidRPr="004910F0">
              <w:rPr>
                <w:rStyle w:val="Hyperlink"/>
                <w:rFonts w:eastAsia="Times New Roman"/>
                <w:noProof/>
              </w:rPr>
              <w:t>Solution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903B56" w14:textId="71FE3A3D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3" w:history="1">
            <w:r w:rsidRPr="004910F0">
              <w:rPr>
                <w:rStyle w:val="Hyperlink"/>
                <w:rFonts w:eastAsia="Times New Roman"/>
                <w:noProof/>
              </w:rPr>
              <w:t>Market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412F74" w14:textId="1F3532FF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4" w:history="1">
            <w:r w:rsidRPr="004910F0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C64D7C" w14:textId="28FA2CB1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5" w:history="1">
            <w:r w:rsidRPr="004910F0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974772" w14:textId="4D141ECD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6" w:history="1">
            <w:r w:rsidRPr="004910F0">
              <w:rPr>
                <w:rStyle w:val="Hyperlink"/>
                <w:rFonts w:eastAsia="Times New Roman"/>
                <w:noProof/>
              </w:rPr>
              <w:t>Why U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9C9923" w14:textId="60B00587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7" w:history="1">
            <w:r w:rsidRPr="004910F0">
              <w:rPr>
                <w:rStyle w:val="Hyperlink"/>
                <w:rFonts w:eastAsia="Times New Roman"/>
                <w:noProof/>
              </w:rPr>
              <w:t>Expec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AB9A73" w14:textId="611E79C5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8" w:history="1">
            <w:r w:rsidRPr="004910F0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50F33C" w14:textId="3351BB18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39" w:history="1">
            <w:r w:rsidRPr="004910F0">
              <w:rPr>
                <w:rStyle w:val="Hyperlink"/>
                <w:rFonts w:eastAsia="Times New Roman"/>
                <w:noProof/>
              </w:rPr>
              <w:t>Financial Highlights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902D3F" w14:textId="6E95075E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0" w:history="1">
            <w:r w:rsidRPr="004910F0">
              <w:rPr>
                <w:rStyle w:val="Hyperlink"/>
                <w:rFonts w:eastAsia="Times New Roman"/>
                <w:noProof/>
              </w:rPr>
              <w:t>Financing Need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24ABAB" w14:textId="4216306C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1" w:history="1">
            <w:r w:rsidRPr="004910F0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DA9A89" w14:textId="522255D0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2" w:history="1">
            <w:r w:rsidRPr="004910F0">
              <w:rPr>
                <w:rStyle w:val="Hyperlink"/>
                <w:rFonts w:eastAsia="Times New Roman"/>
                <w:noProof/>
              </w:rPr>
              <w:t>Problem &amp;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674452" w14:textId="631F26D0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3" w:history="1">
            <w:r w:rsidRPr="004910F0">
              <w:rPr>
                <w:rStyle w:val="Hyperlink"/>
                <w:rFonts w:eastAsia="Times New Roman"/>
                <w:noProof/>
              </w:rPr>
              <w:t>Problem Worth Solv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B4F3B9" w14:textId="2165169F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4" w:history="1">
            <w:r w:rsidRPr="004910F0">
              <w:rPr>
                <w:rStyle w:val="Hyperlink"/>
                <w:rFonts w:eastAsia="Times New Roman"/>
                <w:noProof/>
              </w:rPr>
              <w:t>Our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F6FCA9" w14:textId="15F86868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5" w:history="1">
            <w:r w:rsidRPr="004910F0">
              <w:rPr>
                <w:rStyle w:val="Hyperlink"/>
                <w:rFonts w:eastAsia="Times New Roman"/>
                <w:noProof/>
              </w:rPr>
              <w:t>Target Mar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47D448" w14:textId="1742BFF9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6" w:history="1">
            <w:r w:rsidRPr="004910F0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A7B5C8" w14:textId="67D0D71D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7" w:history="1">
            <w:r w:rsidRPr="004910F0">
              <w:rPr>
                <w:rStyle w:val="Hyperlink"/>
                <w:rFonts w:eastAsia="Times New Roman"/>
                <w:noProof/>
              </w:rPr>
              <w:t>Current Alterna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F59B83" w14:textId="0A7C2389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8" w:history="1">
            <w:r w:rsidRPr="004910F0">
              <w:rPr>
                <w:rStyle w:val="Hyperlink"/>
                <w:rFonts w:eastAsia="Times New Roman"/>
                <w:noProof/>
              </w:rPr>
              <w:t>Our Advanta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5BD2F9" w14:textId="0635AE32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49" w:history="1">
            <w:r w:rsidRPr="004910F0">
              <w:rPr>
                <w:rStyle w:val="Hyperlink"/>
                <w:rFonts w:eastAsia="Times New Roman"/>
                <w:noProof/>
              </w:rPr>
              <w:t>Exec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B960E5" w14:textId="1F0FCEAB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0" w:history="1">
            <w:r w:rsidRPr="004910F0">
              <w:rPr>
                <w:rStyle w:val="Hyperlink"/>
                <w:rFonts w:eastAsia="Times New Roman"/>
                <w:noProof/>
              </w:rPr>
              <w:t>Marketing &amp; S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C6DAC6" w14:textId="4137D5E4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1" w:history="1">
            <w:r w:rsidRPr="004910F0">
              <w:rPr>
                <w:rStyle w:val="Hyperlink"/>
                <w:rFonts w:eastAsia="Times New Roman"/>
                <w:noProof/>
              </w:rPr>
              <w:t>Market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C3D6DE" w14:textId="0DF7B1A1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2" w:history="1">
            <w:r w:rsidRPr="004910F0">
              <w:rPr>
                <w:rStyle w:val="Hyperlink"/>
                <w:rFonts w:eastAsia="Times New Roman"/>
                <w:noProof/>
              </w:rPr>
              <w:t>Sales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16BC92" w14:textId="303513FC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3" w:history="1">
            <w:r w:rsidRPr="004910F0">
              <w:rPr>
                <w:rStyle w:val="Hyperlink"/>
                <w:rFonts w:eastAsia="Times New Roman"/>
                <w:noProof/>
              </w:rPr>
              <w:t>Op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4CF02C" w14:textId="3DCA5BAB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4" w:history="1">
            <w:r w:rsidRPr="004910F0">
              <w:rPr>
                <w:rStyle w:val="Hyperlink"/>
                <w:rFonts w:eastAsia="Times New Roman"/>
                <w:noProof/>
              </w:rPr>
              <w:t>Locations &amp; Facil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A6BE9A" w14:textId="2DFEF9EE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5" w:history="1">
            <w:r w:rsidRPr="004910F0">
              <w:rPr>
                <w:rStyle w:val="Hyperlink"/>
                <w:noProof/>
              </w:rPr>
              <w:t>Techn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EABBBC" w14:textId="5DB252D7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6" w:history="1">
            <w:r w:rsidRPr="004910F0">
              <w:rPr>
                <w:rStyle w:val="Hyperlink"/>
                <w:noProof/>
              </w:rPr>
              <w:t>Equipment &amp;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31186D" w14:textId="66AD97BD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7" w:history="1">
            <w:r w:rsidRPr="004910F0">
              <w:rPr>
                <w:rStyle w:val="Hyperlink"/>
                <w:rFonts w:eastAsia="Times New Roman"/>
                <w:noProof/>
              </w:rPr>
              <w:t>Milestones &amp;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830004" w14:textId="39C41094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8" w:history="1">
            <w:r w:rsidRPr="004910F0">
              <w:rPr>
                <w:rStyle w:val="Hyperlink"/>
                <w:noProof/>
              </w:rPr>
              <w:t>Milestones T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A45B03" w14:textId="2D14C96C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59" w:history="1">
            <w:r w:rsidRPr="004910F0">
              <w:rPr>
                <w:rStyle w:val="Hyperlink"/>
                <w:noProof/>
              </w:rPr>
              <w:t>Key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447FD2" w14:textId="6D79C6FB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0" w:history="1">
            <w:r w:rsidRPr="004910F0">
              <w:rPr>
                <w:rStyle w:val="Hyperlink"/>
                <w:rFonts w:eastAsia="Times New Roman"/>
                <w:noProof/>
              </w:rPr>
              <w:t>Compan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E86D30" w14:textId="5075BDCF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1" w:history="1">
            <w:r w:rsidRPr="004910F0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B1925F" w14:textId="51A02F86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2" w:history="1">
            <w:r w:rsidRPr="004910F0">
              <w:rPr>
                <w:rStyle w:val="Hyperlink"/>
                <w:rFonts w:eastAsia="Times New Roman"/>
                <w:noProof/>
              </w:rPr>
              <w:t>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490860" w14:textId="371E0F48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3" w:history="1">
            <w:r w:rsidRPr="004910F0">
              <w:rPr>
                <w:rStyle w:val="Hyperlink"/>
                <w:rFonts w:eastAsia="Times New Roman"/>
                <w:noProof/>
              </w:rPr>
              <w:t>Management 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D317C0" w14:textId="2A990A9E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4" w:history="1">
            <w:r w:rsidRPr="004910F0">
              <w:rPr>
                <w:rStyle w:val="Hyperlink"/>
                <w:rFonts w:eastAsia="Times New Roman"/>
                <w:noProof/>
              </w:rPr>
              <w:t>Advis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430887" w14:textId="65F8333C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5" w:history="1">
            <w:r w:rsidRPr="004910F0">
              <w:rPr>
                <w:rStyle w:val="Hyperlink"/>
                <w:rFonts w:eastAsia="Times New Roman"/>
                <w:noProof/>
              </w:rPr>
              <w:t>Financi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AAEC8D" w14:textId="54E0B24D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6" w:history="1">
            <w:r w:rsidRPr="004910F0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4197F8" w14:textId="16FE02D6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7" w:history="1">
            <w:r w:rsidRPr="004910F0">
              <w:rPr>
                <w:rStyle w:val="Hyperlink"/>
                <w:rFonts w:eastAsia="Times New Roman"/>
                <w:noProof/>
              </w:rPr>
              <w:t>Key Assump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6FC828" w14:textId="46B251B4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8" w:history="1">
            <w:r w:rsidRPr="004910F0">
              <w:rPr>
                <w:rStyle w:val="Hyperlink"/>
                <w:rFonts w:eastAsia="Times New Roman"/>
                <w:noProof/>
              </w:rPr>
              <w:t>Revenue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5E6FD1" w14:textId="645A5C33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69" w:history="1">
            <w:r w:rsidRPr="004910F0">
              <w:rPr>
                <w:rStyle w:val="Hyperlink"/>
                <w:rFonts w:eastAsia="Times New Roman"/>
                <w:noProof/>
              </w:rPr>
              <w:t>Expenses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F44AC4" w14:textId="306373B3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0" w:history="1">
            <w:r w:rsidRPr="004910F0">
              <w:rPr>
                <w:rStyle w:val="Hyperlink"/>
                <w:rFonts w:eastAsia="Times New Roman"/>
                <w:noProof/>
              </w:rPr>
              <w:t>Net Profit (or Loss)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E510A0" w14:textId="2DC37D73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1" w:history="1">
            <w:r w:rsidRPr="004910F0">
              <w:rPr>
                <w:rStyle w:val="Hyperlink"/>
                <w:rFonts w:eastAsia="Times New Roman"/>
                <w:noProof/>
              </w:rPr>
              <w:t>Financ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BBB8A5" w14:textId="5B17C5D3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2" w:history="1">
            <w:r w:rsidRPr="004910F0">
              <w:rPr>
                <w:rStyle w:val="Hyperlink"/>
                <w:rFonts w:eastAsia="Times New Roman"/>
                <w:noProof/>
              </w:rPr>
              <w:t>Use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A768B6" w14:textId="1702073F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3" w:history="1">
            <w:r w:rsidRPr="004910F0">
              <w:rPr>
                <w:rStyle w:val="Hyperlink"/>
                <w:rFonts w:eastAsia="Times New Roman"/>
                <w:noProof/>
              </w:rPr>
              <w:t>Sources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68CEA1" w14:textId="3D82D4EA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4" w:history="1">
            <w:r w:rsidRPr="004910F0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CBDF63" w14:textId="1516332C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5" w:history="1">
            <w:r w:rsidRPr="004910F0">
              <w:rPr>
                <w:rStyle w:val="Hyperlink"/>
                <w:rFonts w:eastAsia="Times New Roman"/>
                <w:noProof/>
              </w:rPr>
              <w:t>Stat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45BE32" w14:textId="5656CFE1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6" w:history="1">
            <w:r w:rsidRPr="004910F0">
              <w:rPr>
                <w:rStyle w:val="Hyperlink"/>
                <w:rFonts w:eastAsia="Times New Roman"/>
                <w:noProof/>
              </w:rPr>
              <w:t>Projected Profit &amp; Lo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9E46D9" w14:textId="2BB926AC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7" w:history="1">
            <w:r w:rsidRPr="004910F0">
              <w:rPr>
                <w:rStyle w:val="Hyperlink"/>
                <w:rFonts w:eastAsia="Times New Roman"/>
                <w:noProof/>
              </w:rPr>
              <w:t>Projected Balance She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10E5FF" w14:textId="486A6F6C" w:rsidR="00034FCF" w:rsidRDefault="00034FCF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8" w:history="1">
            <w:r w:rsidRPr="004910F0">
              <w:rPr>
                <w:rStyle w:val="Hyperlink"/>
                <w:rFonts w:eastAsia="Times New Roman"/>
                <w:noProof/>
              </w:rPr>
              <w:t>Projected Cash Flow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544871" w14:textId="4323A98E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79" w:history="1">
            <w:r w:rsidRPr="004910F0">
              <w:rPr>
                <w:rStyle w:val="Hyperlink"/>
                <w:rFonts w:eastAsia="Times New Roman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6C0AF8" w14:textId="46C0A325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0" w:history="1">
            <w:r w:rsidRPr="004910F0">
              <w:rPr>
                <w:rStyle w:val="Hyperlink"/>
                <w:rFonts w:eastAsia="Times New Roman"/>
                <w:noProof/>
              </w:rPr>
              <w:t>Resume and B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ED7F7E" w14:textId="326C472C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1" w:history="1">
            <w:r w:rsidRPr="004910F0">
              <w:rPr>
                <w:rStyle w:val="Hyperlink"/>
                <w:rFonts w:eastAsia="Times New Roman"/>
                <w:noProof/>
              </w:rPr>
              <w:t>Product Pricing Proje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40F5D6" w14:textId="26ECCA7B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2" w:history="1">
            <w:r w:rsidRPr="004910F0">
              <w:rPr>
                <w:rStyle w:val="Hyperlink"/>
                <w:rFonts w:eastAsia="Times New Roman"/>
                <w:noProof/>
              </w:rPr>
              <w:t>Monthly Financial Foreca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2416B0" w14:textId="1168765A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3" w:history="1">
            <w:r w:rsidRPr="004910F0">
              <w:rPr>
                <w:rStyle w:val="Hyperlink"/>
                <w:rFonts w:eastAsia="Times New Roman"/>
                <w:noProof/>
              </w:rPr>
              <w:t>Permits/Licensure/Lease Agre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875932" w14:textId="46DC642B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4" w:history="1">
            <w:r w:rsidRPr="004910F0">
              <w:rPr>
                <w:rStyle w:val="Hyperlink"/>
                <w:rFonts w:eastAsia="Times New Roman"/>
                <w:noProof/>
              </w:rPr>
              <w:t>Insurance Quotes or Cont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75A55C" w14:textId="0FA783D6" w:rsidR="00034FCF" w:rsidRDefault="00034FCF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5" w:history="1">
            <w:r w:rsidRPr="004910F0">
              <w:rPr>
                <w:rStyle w:val="Hyperlink"/>
                <w:rFonts w:eastAsia="Times New Roman"/>
                <w:noProof/>
              </w:rPr>
              <w:t>Additional 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559E3A" w14:textId="2D7C6577" w:rsidR="00034FCF" w:rsidRDefault="00034FCF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949086" w:history="1">
            <w:r w:rsidRPr="004910F0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9490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B3A205" w14:textId="5389C773" w:rsidR="00F13105" w:rsidRDefault="00F13105" w:rsidP="001D3392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1D3392">
      <w:pPr>
        <w:pStyle w:val="Heading1"/>
        <w:spacing w:before="0" w:line="480" w:lineRule="auto"/>
        <w:rPr>
          <w:rFonts w:eastAsia="Times New Roman"/>
        </w:rPr>
      </w:pPr>
      <w:r>
        <w:rPr>
          <w:rFonts w:eastAsia="Times New Roman"/>
        </w:rPr>
        <w:br w:type="column"/>
      </w:r>
      <w:bookmarkStart w:id="1" w:name="_Toc44949029"/>
      <w:r w:rsidR="00F7022B" w:rsidRPr="00F7022B">
        <w:rPr>
          <w:rFonts w:eastAsia="Times New Roman"/>
        </w:rPr>
        <w:lastRenderedPageBreak/>
        <w:t>Executive Summary</w:t>
      </w:r>
      <w:bookmarkEnd w:id="1"/>
    </w:p>
    <w:p w14:paraId="3CEE91E1" w14:textId="69B13B9C" w:rsidR="00401423" w:rsidRPr="00401423" w:rsidRDefault="00F65196" w:rsidP="001D3392">
      <w:pPr>
        <w:spacing w:after="0" w:line="480" w:lineRule="auto"/>
      </w:pPr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454901">
        <w:t>a place which</w:t>
      </w:r>
      <w:r w:rsidR="00F07D86">
        <w:t xml:space="preserve"> harbor</w:t>
      </w:r>
      <w:r w:rsidR="00454901">
        <w:t>s</w:t>
      </w:r>
      <w:r w:rsidR="00F07D86">
        <w:t xml:space="preserve"> no </w:t>
      </w:r>
      <w:r w:rsidR="006A506E">
        <w:t>social stigmas</w:t>
      </w:r>
      <w:r w:rsidR="00454901">
        <w:t xml:space="preserve"> </w:t>
      </w:r>
      <w:r w:rsidR="009F7320">
        <w:t>or</w:t>
      </w:r>
      <w:r w:rsidR="00454901">
        <w:t xml:space="preserve"> key assumptions</w:t>
      </w:r>
      <w:r w:rsidR="006A506E">
        <w:t>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7A00DF">
        <w:t xml:space="preserve">, </w:t>
      </w:r>
      <w:r w:rsidR="004B4D8B">
        <w:t>at least in the beginning</w:t>
      </w:r>
      <w:r w:rsidR="008F7DA4">
        <w:t>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It</w:t>
      </w:r>
      <w:r w:rsidR="00E57E67">
        <w:t>’s</w:t>
      </w:r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similar to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" w:name="_Toc44949030"/>
      <w:r w:rsidRPr="00F7022B">
        <w:rPr>
          <w:rFonts w:eastAsia="Times New Roman"/>
        </w:rPr>
        <w:lastRenderedPageBreak/>
        <w:t>Opportunity</w:t>
      </w:r>
      <w:bookmarkEnd w:id="2"/>
    </w:p>
    <w:p w14:paraId="00C65DF3" w14:textId="200D05FD" w:rsidR="003D6836" w:rsidRPr="00B15B89" w:rsidRDefault="00ED18F0" w:rsidP="001D3392">
      <w:pPr>
        <w:spacing w:after="0" w:line="480" w:lineRule="auto"/>
      </w:pPr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" w:name="_Toc44949031"/>
      <w:r w:rsidRPr="00F7022B">
        <w:rPr>
          <w:rFonts w:eastAsia="Times New Roman"/>
        </w:rPr>
        <w:t>Problem Summary</w:t>
      </w:r>
      <w:bookmarkEnd w:id="3"/>
    </w:p>
    <w:p w14:paraId="26593A50" w14:textId="0D26C30A" w:rsidR="00CB5975" w:rsidRDefault="00470F3C" w:rsidP="001D3392">
      <w:pPr>
        <w:spacing w:after="0" w:line="480" w:lineRule="auto"/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1D3392">
      <w:pPr>
        <w:spacing w:after="0" w:line="480" w:lineRule="auto"/>
        <w:ind w:firstLine="720"/>
      </w:pPr>
      <w:r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" w:name="_Toc44949032"/>
      <w:r w:rsidRPr="00F7022B">
        <w:rPr>
          <w:rFonts w:eastAsia="Times New Roman"/>
        </w:rPr>
        <w:lastRenderedPageBreak/>
        <w:t>Solution Summary</w:t>
      </w:r>
      <w:bookmarkEnd w:id="4"/>
    </w:p>
    <w:p w14:paraId="27822811" w14:textId="09ECAAE6" w:rsidR="00D34973" w:rsidRPr="00D34973" w:rsidRDefault="00D34973" w:rsidP="001D3392">
      <w:pPr>
        <w:spacing w:after="0" w:line="480" w:lineRule="auto"/>
      </w:pPr>
      <w:r>
        <w:tab/>
      </w:r>
      <w:r w:rsidR="00667719">
        <w:t>The solution is to c</w:t>
      </w:r>
      <w:r>
        <w:t>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r w:rsidR="00901A60">
        <w:t>is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5" w:name="_Toc44949033"/>
      <w:r w:rsidRPr="00F7022B">
        <w:rPr>
          <w:rFonts w:eastAsia="Times New Roman"/>
        </w:rPr>
        <w:t>Market Summary</w:t>
      </w:r>
      <w:bookmarkEnd w:id="5"/>
    </w:p>
    <w:p w14:paraId="6D57807F" w14:textId="04F4A888" w:rsidR="00B07F04" w:rsidRPr="00B07F04" w:rsidRDefault="00C002AE" w:rsidP="001D3392">
      <w:pPr>
        <w:spacing w:after="0" w:line="480" w:lineRule="auto"/>
      </w:pPr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6" w:name="_Toc44949034"/>
      <w:r w:rsidRPr="00F7022B">
        <w:rPr>
          <w:rFonts w:eastAsia="Times New Roman"/>
        </w:rPr>
        <w:t>Competition</w:t>
      </w:r>
      <w:bookmarkEnd w:id="6"/>
    </w:p>
    <w:p w14:paraId="0DD46C63" w14:textId="2C01E34C" w:rsidR="00B43229" w:rsidRDefault="003F1B5D" w:rsidP="001D3392">
      <w:pPr>
        <w:spacing w:after="0" w:line="480" w:lineRule="auto"/>
      </w:pPr>
      <w:r>
        <w:tab/>
      </w:r>
      <w:r w:rsidR="00B31C29">
        <w:t xml:space="preserve">While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085214">
        <w:t>our</w:t>
      </w:r>
      <w:r w:rsidR="00776BE5">
        <w:t xml:space="preserve"> flexible business model</w:t>
      </w:r>
      <w:r w:rsidR="00650950">
        <w:t>, therefore we have no direct competition.</w:t>
      </w:r>
    </w:p>
    <w:p w14:paraId="66C4C1FB" w14:textId="07345C35" w:rsidR="00CC550C" w:rsidRDefault="002E0F43" w:rsidP="001D3392">
      <w:pPr>
        <w:spacing w:after="0" w:line="480" w:lineRule="auto"/>
      </w:pPr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300EC284" w:rsidR="007E061C" w:rsidRPr="00B43229" w:rsidRDefault="007E061C" w:rsidP="001D3392">
      <w:pPr>
        <w:spacing w:after="0" w:line="480" w:lineRule="auto"/>
      </w:pPr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 xml:space="preserve">Umbrella </w:t>
      </w:r>
      <w:r w:rsidR="008B7AFD">
        <w:lastRenderedPageBreak/>
        <w:t>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</w:t>
      </w:r>
      <w:r w:rsidR="00FA4F73">
        <w:t>in</w:t>
      </w:r>
      <w:r w:rsidR="0093576C">
        <w:t>direct competition</w:t>
      </w:r>
      <w:r w:rsidR="00E84C07">
        <w:t>.</w:t>
      </w:r>
    </w:p>
    <w:p w14:paraId="5AE88138" w14:textId="1AC654E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7" w:name="_Toc44949035"/>
      <w:r w:rsidRPr="00F7022B">
        <w:rPr>
          <w:rFonts w:eastAsia="Times New Roman"/>
        </w:rPr>
        <w:t>Overview</w:t>
      </w:r>
      <w:bookmarkEnd w:id="7"/>
    </w:p>
    <w:p w14:paraId="45B51C15" w14:textId="66D53EC3" w:rsidR="004975C3" w:rsidRPr="004975C3" w:rsidRDefault="00E84C07" w:rsidP="001D3392">
      <w:pPr>
        <w:spacing w:after="0" w:line="480" w:lineRule="auto"/>
      </w:pPr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</w:t>
      </w:r>
      <w:r w:rsidR="00EB1198">
        <w:t>, where they will be able to teach classes</w:t>
      </w:r>
      <w:r w:rsidR="00467FCA">
        <w:t xml:space="preserve">, earn 100% of their student fees, </w:t>
      </w:r>
      <w:r w:rsidR="001C425E">
        <w:t>share marketing channels</w:t>
      </w:r>
      <w:r w:rsidR="006E6571">
        <w:t>, and engage in networking opportunities.</w:t>
      </w:r>
    </w:p>
    <w:p w14:paraId="24B22B38" w14:textId="548C07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8" w:name="_Toc44949036"/>
      <w:r w:rsidRPr="00F7022B">
        <w:rPr>
          <w:rFonts w:eastAsia="Times New Roman"/>
        </w:rPr>
        <w:t>Why Us?</w:t>
      </w:r>
      <w:bookmarkEnd w:id="8"/>
    </w:p>
    <w:p w14:paraId="28ABD1AB" w14:textId="586EADEA" w:rsidR="001E6A22" w:rsidRPr="00492980" w:rsidRDefault="007F1D81" w:rsidP="001D3392">
      <w:pPr>
        <w:spacing w:after="0" w:line="480" w:lineRule="auto"/>
      </w:pPr>
      <w:r>
        <w:tab/>
        <w:t xml:space="preserve">I have not created a team yet. </w:t>
      </w:r>
      <w:r w:rsidR="001E006B">
        <w:t>I am</w:t>
      </w:r>
      <w:r>
        <w:t xml:space="preserve"> going to need a team</w:t>
      </w:r>
      <w:r w:rsidR="00B674F3">
        <w:t>.</w:t>
      </w:r>
    </w:p>
    <w:p w14:paraId="6230D012" w14:textId="35FA3F4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9" w:name="_Toc44949037"/>
      <w:r w:rsidRPr="00F7022B">
        <w:rPr>
          <w:rFonts w:eastAsia="Times New Roman"/>
        </w:rPr>
        <w:t>Expectations</w:t>
      </w:r>
      <w:bookmarkEnd w:id="9"/>
    </w:p>
    <w:p w14:paraId="5C598A7C" w14:textId="22765A85" w:rsidR="003770A8" w:rsidRPr="003770A8" w:rsidRDefault="001E006B" w:rsidP="001D3392">
      <w:pPr>
        <w:spacing w:after="0" w:line="480" w:lineRule="auto"/>
      </w:pPr>
      <w:r>
        <w:tab/>
        <w:t>I’m not sure what the expectations part is.</w:t>
      </w:r>
    </w:p>
    <w:p w14:paraId="05AB1C62" w14:textId="7222AA2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0" w:name="_Toc44949038"/>
      <w:r w:rsidRPr="00F7022B">
        <w:rPr>
          <w:rFonts w:eastAsia="Times New Roman"/>
        </w:rPr>
        <w:t>Forecast</w:t>
      </w:r>
      <w:bookmarkEnd w:id="10"/>
    </w:p>
    <w:p w14:paraId="36E5DA8E" w14:textId="6C56BF4C" w:rsidR="003770A8" w:rsidRPr="003770A8" w:rsidRDefault="00315B08" w:rsidP="001D3392">
      <w:pPr>
        <w:spacing w:after="0" w:line="480" w:lineRule="auto"/>
      </w:pPr>
      <w:r>
        <w:tab/>
      </w:r>
      <w:r w:rsidR="00130810">
        <w:t>I will</w:t>
      </w:r>
      <w:r>
        <w:t xml:space="preserve"> need help from someone who is better at finances than me to look over my financial calculations before I fill out the financial part.</w:t>
      </w:r>
    </w:p>
    <w:p w14:paraId="106C86EA" w14:textId="2AFE4B5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1" w:name="_Toc44949039"/>
      <w:r w:rsidRPr="00F7022B">
        <w:rPr>
          <w:rFonts w:eastAsia="Times New Roman"/>
        </w:rPr>
        <w:t>Financial Highlights by Year [chart]</w:t>
      </w:r>
      <w:bookmarkEnd w:id="11"/>
    </w:p>
    <w:p w14:paraId="789CDC3C" w14:textId="77777777" w:rsidR="003770A8" w:rsidRPr="003770A8" w:rsidRDefault="003770A8" w:rsidP="001D3392">
      <w:pPr>
        <w:spacing w:after="0" w:line="480" w:lineRule="auto"/>
      </w:pPr>
    </w:p>
    <w:p w14:paraId="2E807209" w14:textId="34B9DA4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2" w:name="_Toc44949040"/>
      <w:r w:rsidRPr="00F7022B">
        <w:rPr>
          <w:rFonts w:eastAsia="Times New Roman"/>
        </w:rPr>
        <w:t>Financing Needed</w:t>
      </w:r>
      <w:bookmarkEnd w:id="12"/>
    </w:p>
    <w:p w14:paraId="58F72EE7" w14:textId="77777777" w:rsidR="003770A8" w:rsidRPr="003770A8" w:rsidRDefault="003770A8" w:rsidP="001D3392">
      <w:pPr>
        <w:spacing w:after="0" w:line="480" w:lineRule="auto"/>
      </w:pPr>
    </w:p>
    <w:p w14:paraId="10A3917F" w14:textId="77206A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13" w:name="_Toc44949041"/>
      <w:r w:rsidRPr="00F7022B">
        <w:rPr>
          <w:rFonts w:eastAsia="Times New Roman"/>
        </w:rPr>
        <w:t>Opportunity</w:t>
      </w:r>
      <w:bookmarkEnd w:id="13"/>
    </w:p>
    <w:p w14:paraId="319A28FE" w14:textId="2CC8D9D4" w:rsidR="00F76CFA" w:rsidRPr="00F76CFA" w:rsidRDefault="00F76CFA" w:rsidP="001D3392">
      <w:pPr>
        <w:spacing w:after="0" w:line="480" w:lineRule="auto"/>
      </w:pPr>
    </w:p>
    <w:p w14:paraId="6E1180E3" w14:textId="6C21598A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4" w:name="_Toc44949042"/>
      <w:r w:rsidRPr="00F7022B">
        <w:rPr>
          <w:rFonts w:eastAsia="Times New Roman"/>
        </w:rPr>
        <w:t>Problem &amp; Solution</w:t>
      </w:r>
      <w:bookmarkEnd w:id="14"/>
    </w:p>
    <w:p w14:paraId="5674FD31" w14:textId="7D782171" w:rsidR="00F76CFA" w:rsidRPr="00F76CFA" w:rsidRDefault="00756D81" w:rsidP="001D3392">
      <w:pPr>
        <w:spacing w:after="0" w:line="480" w:lineRule="auto"/>
      </w:pPr>
      <w:r>
        <w:tab/>
        <w:t xml:space="preserve">The problem is the United States loneliness epidemic. </w:t>
      </w:r>
    </w:p>
    <w:p w14:paraId="308A76CF" w14:textId="452EDA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5" w:name="_Toc44949043"/>
      <w:r w:rsidRPr="00F7022B">
        <w:rPr>
          <w:rFonts w:eastAsia="Times New Roman"/>
        </w:rPr>
        <w:lastRenderedPageBreak/>
        <w:t>Problem Worth Solving</w:t>
      </w:r>
      <w:bookmarkEnd w:id="15"/>
    </w:p>
    <w:p w14:paraId="31844140" w14:textId="435902DF" w:rsidR="00F76CFA" w:rsidRPr="00F76CFA" w:rsidRDefault="00E131EB" w:rsidP="00FB326C">
      <w:pPr>
        <w:spacing w:after="0" w:line="480" w:lineRule="auto"/>
        <w:ind w:firstLine="720"/>
      </w:pPr>
      <w:r>
        <w:t>Loneliness is</w:t>
      </w:r>
      <w:r w:rsidR="00F76CFA">
        <w:t xml:space="preserve"> a public health problem</w:t>
      </w:r>
      <w:r w:rsidR="00FD2058">
        <w:t xml:space="preserve"> with major </w:t>
      </w:r>
      <w:r w:rsidR="00FB326C">
        <w:t xml:space="preserve">long-term </w:t>
      </w:r>
      <w:r w:rsidR="00FD2058">
        <w:t>health implications</w:t>
      </w:r>
      <w:r w:rsidR="00D360BF">
        <w:t>.</w:t>
      </w:r>
    </w:p>
    <w:p w14:paraId="4AFC9DDE" w14:textId="40BDE66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6" w:name="_Toc44949044"/>
      <w:r w:rsidRPr="00F7022B">
        <w:rPr>
          <w:rFonts w:eastAsia="Times New Roman"/>
        </w:rPr>
        <w:t>Our Solution</w:t>
      </w:r>
      <w:bookmarkEnd w:id="16"/>
    </w:p>
    <w:p w14:paraId="503DF3D5" w14:textId="7C2AA621" w:rsidR="00F76CFA" w:rsidRPr="00F76CFA" w:rsidRDefault="00F2370A" w:rsidP="00FB326C">
      <w:pPr>
        <w:spacing w:after="0" w:line="480" w:lineRule="auto"/>
        <w:ind w:firstLine="720"/>
      </w:pPr>
      <w:r>
        <w:t>Our solution is to create a post-modern version of the old method</w:t>
      </w:r>
      <w:r w:rsidR="00901B3A">
        <w:t xml:space="preserve"> of</w:t>
      </w:r>
      <w:r>
        <w:t xml:space="preserve"> socialization. The post-modern version will maintain relevancy by becoming a platform </w:t>
      </w:r>
      <w:r w:rsidR="00F916B6">
        <w:t>that</w:t>
      </w:r>
      <w:r w:rsidR="00C11D22">
        <w:t xml:space="preserve"> allow</w:t>
      </w:r>
      <w:r w:rsidR="00F916B6">
        <w:t>s</w:t>
      </w:r>
      <w:r w:rsidR="00C11D22">
        <w:t xml:space="preserve"> businesses and professionals to market their products and services</w:t>
      </w:r>
      <w:r w:rsidR="00F916B6">
        <w:t>.</w:t>
      </w:r>
    </w:p>
    <w:p w14:paraId="5841301A" w14:textId="5DA9EEC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7" w:name="_Toc44949045"/>
      <w:r w:rsidRPr="00F7022B">
        <w:rPr>
          <w:rFonts w:eastAsia="Times New Roman"/>
        </w:rPr>
        <w:t>Target Market</w:t>
      </w:r>
      <w:bookmarkEnd w:id="17"/>
    </w:p>
    <w:p w14:paraId="5B3B25AF" w14:textId="5B7A657C" w:rsidR="00EA5AB7" w:rsidRPr="00EA5AB7" w:rsidRDefault="00756D47" w:rsidP="00756D47">
      <w:pPr>
        <w:spacing w:after="0" w:line="480" w:lineRule="auto"/>
        <w:ind w:firstLine="720"/>
      </w:pPr>
      <w:r>
        <w:t xml:space="preserve">Our target market is </w:t>
      </w:r>
      <w:r w:rsidR="00EA5AB7">
        <w:t>18-30 year-olds and 50-80 year-olds</w:t>
      </w:r>
    </w:p>
    <w:p w14:paraId="57DF4935" w14:textId="054DA5A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8" w:name="_Toc44949046"/>
      <w:r w:rsidRPr="00F7022B">
        <w:rPr>
          <w:rFonts w:eastAsia="Times New Roman"/>
        </w:rPr>
        <w:t>Competition</w:t>
      </w:r>
      <w:bookmarkEnd w:id="18"/>
    </w:p>
    <w:p w14:paraId="0ED9DA88" w14:textId="2966DBA7" w:rsidR="0006011B" w:rsidRDefault="0006011B" w:rsidP="00756D47">
      <w:pPr>
        <w:spacing w:after="0" w:line="480" w:lineRule="auto"/>
        <w:ind w:firstLine="720"/>
      </w:pPr>
      <w:r>
        <w:t>No direct competition because there are no physical spaces that act as a platform quite like us.</w:t>
      </w:r>
    </w:p>
    <w:p w14:paraId="6A05574E" w14:textId="51CF4CC5" w:rsidR="0006011B" w:rsidRPr="0006011B" w:rsidRDefault="00BB7C1E" w:rsidP="001D3392">
      <w:pPr>
        <w:spacing w:after="0" w:line="480" w:lineRule="auto"/>
      </w:pPr>
      <w:r>
        <w:t>SIAs, specifically, an umbrella organization for sports are our indirect competit</w:t>
      </w:r>
      <w:r w:rsidR="000A2607">
        <w:t>ors.</w:t>
      </w:r>
    </w:p>
    <w:p w14:paraId="2C086872" w14:textId="54BD376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9" w:name="_Toc44949047"/>
      <w:r w:rsidRPr="00F7022B">
        <w:rPr>
          <w:rFonts w:eastAsia="Times New Roman"/>
        </w:rPr>
        <w:t>Current Alternatives</w:t>
      </w:r>
      <w:bookmarkEnd w:id="19"/>
    </w:p>
    <w:p w14:paraId="7A032E00" w14:textId="38696732" w:rsidR="00BB7C1E" w:rsidRPr="00BB7C1E" w:rsidRDefault="00CD39BD" w:rsidP="00CD39BD">
      <w:pPr>
        <w:spacing w:after="0" w:line="480" w:lineRule="auto"/>
        <w:ind w:firstLine="720"/>
      </w:pPr>
      <w:r>
        <w:t>Current alternatives for meeting people include online dating, b</w:t>
      </w:r>
      <w:r w:rsidR="00BB7C1E">
        <w:t xml:space="preserve">ars, restaurants, </w:t>
      </w:r>
      <w:r>
        <w:t xml:space="preserve">and </w:t>
      </w:r>
      <w:r w:rsidR="00BB7C1E">
        <w:t>SIAs</w:t>
      </w:r>
      <w:r>
        <w:t>.</w:t>
      </w:r>
    </w:p>
    <w:p w14:paraId="599BB05C" w14:textId="3C07FB5D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0" w:name="_Toc44949048"/>
      <w:r w:rsidRPr="00F7022B">
        <w:rPr>
          <w:rFonts w:eastAsia="Times New Roman"/>
        </w:rPr>
        <w:t>Our Advantages</w:t>
      </w:r>
      <w:bookmarkEnd w:id="20"/>
    </w:p>
    <w:p w14:paraId="623070EC" w14:textId="7EEE13E3" w:rsidR="00EC2578" w:rsidRPr="00753598" w:rsidRDefault="000F5F35" w:rsidP="00EC2578">
      <w:pPr>
        <w:spacing w:line="480" w:lineRule="auto"/>
        <w:ind w:firstLine="720"/>
      </w:pPr>
      <w:r>
        <w:t>Our advantages are flexibility, long-term relevancy, and</w:t>
      </w:r>
      <w:r w:rsidR="00EC2578">
        <w:t xml:space="preserve"> our ability to elevate local communities by creating</w:t>
      </w:r>
      <w:r>
        <w:t xml:space="preserve"> win-win </w:t>
      </w:r>
      <w:r w:rsidR="00EC2578">
        <w:t>situations with local businesses</w:t>
      </w:r>
      <w:r w:rsidR="007B06D9">
        <w:t xml:space="preserve"> and residents.</w:t>
      </w:r>
    </w:p>
    <w:p w14:paraId="44C9962F" w14:textId="77777777" w:rsidR="00F7022B" w:rsidRP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21" w:name="_Toc44949049"/>
      <w:r w:rsidRPr="00F7022B">
        <w:rPr>
          <w:rFonts w:eastAsia="Times New Roman"/>
        </w:rPr>
        <w:t>Execution</w:t>
      </w:r>
      <w:bookmarkEnd w:id="21"/>
    </w:p>
    <w:p w14:paraId="04935DF9" w14:textId="0F36105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2" w:name="_Toc44949050"/>
      <w:r w:rsidRPr="00F7022B">
        <w:rPr>
          <w:rFonts w:eastAsia="Times New Roman"/>
        </w:rPr>
        <w:t>Marketing &amp; Sales</w:t>
      </w:r>
      <w:bookmarkEnd w:id="22"/>
    </w:p>
    <w:p w14:paraId="281D1D37" w14:textId="3036A196" w:rsidR="00C7375C" w:rsidRPr="00C7375C" w:rsidRDefault="00536C29" w:rsidP="00AC2422">
      <w:pPr>
        <w:spacing w:line="480" w:lineRule="auto"/>
        <w:ind w:firstLine="720"/>
      </w:pPr>
      <w:r>
        <w:t xml:space="preserve">Business side, </w:t>
      </w:r>
      <w:r w:rsidR="002E44AB">
        <w:t xml:space="preserve">the </w:t>
      </w:r>
      <w:r w:rsidR="006729D3">
        <w:t>business relations manager will be responsible for inviting</w:t>
      </w:r>
      <w:r w:rsidR="007720FB">
        <w:t xml:space="preserve"> and negotiating with</w:t>
      </w:r>
      <w:r w:rsidR="006729D3">
        <w:t xml:space="preserve"> local businesses and professionals to hold classes</w:t>
      </w:r>
      <w:r w:rsidR="007720FB">
        <w:t>. On the storefront side, the f</w:t>
      </w:r>
      <w:r w:rsidR="00C7375C">
        <w:t>ront desk person’s roles</w:t>
      </w:r>
      <w:r w:rsidR="007720FB">
        <w:t xml:space="preserve"> will include </w:t>
      </w:r>
      <w:r w:rsidR="00C7375C">
        <w:t xml:space="preserve">interacting </w:t>
      </w:r>
      <w:r w:rsidR="0015681E">
        <w:t xml:space="preserve">and </w:t>
      </w:r>
      <w:r w:rsidR="007720FB">
        <w:t>marketing to</w:t>
      </w:r>
      <w:r w:rsidR="00C7375C">
        <w:t xml:space="preserve"> potential member</w:t>
      </w:r>
      <w:r w:rsidR="00E2089B">
        <w:t>s</w:t>
      </w:r>
      <w:r w:rsidR="003C619A">
        <w:t xml:space="preserve"> and potential business partners.</w:t>
      </w:r>
    </w:p>
    <w:p w14:paraId="2488C538" w14:textId="7ED08FE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3" w:name="_Toc44949051"/>
      <w:r w:rsidRPr="00F7022B">
        <w:rPr>
          <w:rFonts w:eastAsia="Times New Roman"/>
        </w:rPr>
        <w:lastRenderedPageBreak/>
        <w:t>Marketing Plan</w:t>
      </w:r>
      <w:bookmarkEnd w:id="23"/>
    </w:p>
    <w:p w14:paraId="222CD0B5" w14:textId="5128E1A2" w:rsidR="00956C38" w:rsidRPr="00956C38" w:rsidRDefault="00E37308" w:rsidP="00E37308">
      <w:pPr>
        <w:spacing w:line="480" w:lineRule="auto"/>
        <w:ind w:firstLine="720"/>
      </w:pPr>
      <w:r>
        <w:t xml:space="preserve">A </w:t>
      </w:r>
      <w:r w:rsidR="00526805">
        <w:t>Facebook page, Instagram profile, and a Twitter account will be created and maintained by the business relations manager. Although t</w:t>
      </w:r>
      <w:r>
        <w:t xml:space="preserve">he plan is </w:t>
      </w:r>
      <w:r w:rsidR="00526805">
        <w:t xml:space="preserve">to </w:t>
      </w:r>
      <w:r>
        <w:t>i</w:t>
      </w:r>
      <w:r w:rsidR="00055957">
        <w:t>nvite local businesses</w:t>
      </w:r>
      <w:r w:rsidR="00526805">
        <w:t>, it becomes a c</w:t>
      </w:r>
      <w:r w:rsidR="006804F0">
        <w:t>hicken or egg situation</w:t>
      </w:r>
      <w:r w:rsidR="00A910FF">
        <w:t>: do the professionals come first</w:t>
      </w:r>
      <w:r w:rsidR="00526805">
        <w:t xml:space="preserve"> to hold classes</w:t>
      </w:r>
      <w:r w:rsidR="00A910FF">
        <w:t xml:space="preserve"> or do the consumers come fir</w:t>
      </w:r>
      <w:r w:rsidR="00526805">
        <w:t>st to incentivize businesses to hold classes</w:t>
      </w:r>
      <w:r w:rsidR="00A910FF">
        <w:t xml:space="preserve">. To get past the chicken or egg situation, inviting dance groups to practice for free or reduced </w:t>
      </w:r>
      <w:r w:rsidR="001F29C3">
        <w:t xml:space="preserve">entry </w:t>
      </w:r>
      <w:r w:rsidR="00A910FF">
        <w:t xml:space="preserve">fees will be </w:t>
      </w:r>
      <w:r w:rsidR="00526805">
        <w:t xml:space="preserve">a crucial </w:t>
      </w:r>
      <w:r w:rsidR="001F29C3">
        <w:t xml:space="preserve">for getting the business off the ground. Finding a decent place to dance is often difficult </w:t>
      </w:r>
      <w:r w:rsidR="007F5B85">
        <w:t xml:space="preserve">or expensive </w:t>
      </w:r>
      <w:r w:rsidR="001F29C3">
        <w:t>for dance groups or for people who want to learn how to dance</w:t>
      </w:r>
      <w:r w:rsidR="00374F53">
        <w:t xml:space="preserve"> or for people who want to dance regularly.</w:t>
      </w:r>
      <w:r w:rsidR="00A431BA">
        <w:t xml:space="preserve"> By fulfilling this common community niche, we could negotiate with these dance groups</w:t>
      </w:r>
      <w:r w:rsidR="00F55278">
        <w:t xml:space="preserve"> to </w:t>
      </w:r>
      <w:r w:rsidR="003F6E03">
        <w:t>promote or endorse our location to their connections</w:t>
      </w:r>
      <w:r w:rsidR="003F6938">
        <w:t>.</w:t>
      </w:r>
    </w:p>
    <w:p w14:paraId="2E02ABD1" w14:textId="0C502B1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4" w:name="_Toc44949052"/>
      <w:r w:rsidRPr="00F7022B">
        <w:rPr>
          <w:rFonts w:eastAsia="Times New Roman"/>
        </w:rPr>
        <w:t>Sales Plan</w:t>
      </w:r>
      <w:bookmarkEnd w:id="24"/>
    </w:p>
    <w:p w14:paraId="643715C0" w14:textId="60D553E9" w:rsidR="003365AB" w:rsidRPr="003365AB" w:rsidRDefault="009E156D" w:rsidP="00216E39">
      <w:pPr>
        <w:spacing w:line="480" w:lineRule="auto"/>
        <w:ind w:firstLine="720"/>
      </w:pPr>
      <w:r>
        <w:t xml:space="preserve">Local dance groups will be contacted first and negotiated with. Since I [Thomas Francis] know </w:t>
      </w:r>
      <w:r w:rsidR="00216E39">
        <w:t>a decent amount of breakdancing from my college years, I can offer breakdance classe</w:t>
      </w:r>
      <w:r w:rsidR="0046714A">
        <w:t>s initially.</w:t>
      </w:r>
      <w:r w:rsidR="00A74547">
        <w:t xml:space="preserve"> Local tech developers and entrepreneurs will be contacted to teach a class about their specialties</w:t>
      </w:r>
      <w:r w:rsidR="009005E0">
        <w:t xml:space="preserve">. At some point, a local restaurant </w:t>
      </w:r>
      <w:r w:rsidR="004E0F95">
        <w:t xml:space="preserve">owner or chef </w:t>
      </w:r>
      <w:r w:rsidR="009005E0">
        <w:t xml:space="preserve">will be convinced by </w:t>
      </w:r>
      <w:r w:rsidR="00C62BAB">
        <w:t>the amount of regular visitors that they will</w:t>
      </w:r>
      <w:r w:rsidR="004E0F95">
        <w:t xml:space="preserve"> be willing to work </w:t>
      </w:r>
      <w:r w:rsidR="00A15209">
        <w:t>with us in setting up the first cooking class.</w:t>
      </w:r>
    </w:p>
    <w:p w14:paraId="37864CCA" w14:textId="7CE2DF3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5" w:name="_Toc44949053"/>
      <w:r w:rsidRPr="00F7022B">
        <w:rPr>
          <w:rFonts w:eastAsia="Times New Roman"/>
        </w:rPr>
        <w:t>Operations</w:t>
      </w:r>
      <w:bookmarkEnd w:id="25"/>
    </w:p>
    <w:p w14:paraId="2699C0FB" w14:textId="5118E053" w:rsidR="00850543" w:rsidRDefault="00CB7FB3" w:rsidP="001D3392">
      <w:pPr>
        <w:spacing w:line="480" w:lineRule="auto"/>
      </w:pPr>
      <w:r>
        <w:t>Daily checklist</w:t>
      </w:r>
    </w:p>
    <w:p w14:paraId="7A72E9C3" w14:textId="721B2D15" w:rsidR="00605DE0" w:rsidRDefault="00605DE0" w:rsidP="00605DE0">
      <w:pPr>
        <w:pStyle w:val="ListParagraph"/>
        <w:numPr>
          <w:ilvl w:val="0"/>
          <w:numId w:val="11"/>
        </w:numPr>
        <w:spacing w:line="480" w:lineRule="auto"/>
      </w:pPr>
      <w:r>
        <w:t>Communications</w:t>
      </w:r>
    </w:p>
    <w:p w14:paraId="179D6582" w14:textId="538EAC40" w:rsidR="00605DE0" w:rsidRDefault="00605DE0" w:rsidP="00605DE0">
      <w:pPr>
        <w:pStyle w:val="ListParagraph"/>
        <w:numPr>
          <w:ilvl w:val="1"/>
          <w:numId w:val="11"/>
        </w:numPr>
        <w:spacing w:line="480" w:lineRule="auto"/>
      </w:pPr>
      <w:r>
        <w:t>Emails</w:t>
      </w:r>
    </w:p>
    <w:p w14:paraId="2372F7BB" w14:textId="3F9D630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Send emails inviting people.</w:t>
      </w:r>
    </w:p>
    <w:p w14:paraId="13EC05BE" w14:textId="70371E6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Respond to emails</w:t>
      </w:r>
    </w:p>
    <w:p w14:paraId="0D955E49" w14:textId="35EC527D" w:rsidR="00605DE0" w:rsidRDefault="00CA4C80" w:rsidP="00605DE0">
      <w:pPr>
        <w:pStyle w:val="ListParagraph"/>
        <w:numPr>
          <w:ilvl w:val="1"/>
          <w:numId w:val="11"/>
        </w:numPr>
        <w:spacing w:line="480" w:lineRule="auto"/>
      </w:pPr>
      <w:r>
        <w:t>Social media</w:t>
      </w:r>
    </w:p>
    <w:p w14:paraId="462543C0" w14:textId="4627425A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t>Update Facebook page</w:t>
      </w:r>
    </w:p>
    <w:p w14:paraId="6B294DAF" w14:textId="6A58BEEB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lastRenderedPageBreak/>
        <w:t>Update Instagram profile</w:t>
      </w:r>
    </w:p>
    <w:p w14:paraId="6105DFD1" w14:textId="13D5BCB6" w:rsidR="008A7F05" w:rsidRDefault="00CA4C80" w:rsidP="008A7F05">
      <w:pPr>
        <w:pStyle w:val="ListParagraph"/>
        <w:numPr>
          <w:ilvl w:val="2"/>
          <w:numId w:val="11"/>
        </w:numPr>
        <w:spacing w:line="480" w:lineRule="auto"/>
      </w:pPr>
      <w:r>
        <w:t xml:space="preserve">Update </w:t>
      </w:r>
      <w:r w:rsidR="004B1CFA">
        <w:t>T</w:t>
      </w:r>
      <w:r>
        <w:t xml:space="preserve">witter </w:t>
      </w:r>
      <w:r w:rsidR="004B1CFA">
        <w:t>profile</w:t>
      </w:r>
    </w:p>
    <w:p w14:paraId="09B55C60" w14:textId="2308E21B" w:rsidR="008A7F05" w:rsidRDefault="008A7F05" w:rsidP="008A7F05">
      <w:pPr>
        <w:pStyle w:val="ListParagraph"/>
        <w:numPr>
          <w:ilvl w:val="1"/>
          <w:numId w:val="11"/>
        </w:numPr>
        <w:spacing w:line="480" w:lineRule="auto"/>
      </w:pPr>
      <w:r>
        <w:t>In-person</w:t>
      </w:r>
      <w:r w:rsidR="0059784E">
        <w:t xml:space="preserve"> salesmanship</w:t>
      </w:r>
    </w:p>
    <w:p w14:paraId="7704FAFD" w14:textId="7D5CAAD5" w:rsidR="0059784E" w:rsidRDefault="0059784E" w:rsidP="0059784E">
      <w:pPr>
        <w:pStyle w:val="ListParagraph"/>
        <w:numPr>
          <w:ilvl w:val="2"/>
          <w:numId w:val="11"/>
        </w:numPr>
        <w:spacing w:line="480" w:lineRule="auto"/>
      </w:pPr>
      <w:r>
        <w:t>Visit brick-and-mortar locations and talk to managers and business owners.</w:t>
      </w:r>
    </w:p>
    <w:p w14:paraId="6712A20A" w14:textId="5F38B49D" w:rsidR="00542C8E" w:rsidRDefault="00EA4350" w:rsidP="0059784E">
      <w:pPr>
        <w:pStyle w:val="ListParagraph"/>
        <w:numPr>
          <w:ilvl w:val="2"/>
          <w:numId w:val="11"/>
        </w:numPr>
        <w:spacing w:line="480" w:lineRule="auto"/>
      </w:pPr>
      <w:r>
        <w:t xml:space="preserve">Sell to </w:t>
      </w:r>
      <w:r w:rsidR="000B5385">
        <w:t xml:space="preserve">individual </w:t>
      </w:r>
      <w:r>
        <w:t>professionals</w:t>
      </w:r>
      <w:r w:rsidR="000B5385">
        <w:t>.</w:t>
      </w:r>
    </w:p>
    <w:p w14:paraId="3E82622A" w14:textId="2DA231B2" w:rsidR="004B1CFA" w:rsidRDefault="008A7F05" w:rsidP="00024807">
      <w:pPr>
        <w:pStyle w:val="ListParagraph"/>
        <w:numPr>
          <w:ilvl w:val="0"/>
          <w:numId w:val="11"/>
        </w:numPr>
        <w:spacing w:line="480" w:lineRule="auto"/>
      </w:pPr>
      <w:r>
        <w:t>Storefront side</w:t>
      </w:r>
    </w:p>
    <w:p w14:paraId="42594678" w14:textId="093C2AB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Ensuring cleanliness and proper working equipment in all areas</w:t>
      </w:r>
    </w:p>
    <w:p w14:paraId="6F5CBB75" w14:textId="66E1DE3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Security</w:t>
      </w:r>
    </w:p>
    <w:p w14:paraId="0216D726" w14:textId="6028261B" w:rsidR="00D4563F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no suspicious activity is occurring</w:t>
      </w:r>
    </w:p>
    <w:p w14:paraId="370A330B" w14:textId="448F7223" w:rsidR="00012ABE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people are</w:t>
      </w:r>
      <w:r w:rsidR="00987960">
        <w:t xml:space="preserve"> asked to leave or thrown out if they are acting irresponsibly</w:t>
      </w:r>
      <w:r w:rsidR="00050CEE">
        <w:t>.</w:t>
      </w:r>
    </w:p>
    <w:p w14:paraId="6F94F3E7" w14:textId="26BD169F" w:rsidR="00003C81" w:rsidRDefault="00ED7365" w:rsidP="00ED7365">
      <w:pPr>
        <w:pStyle w:val="ListParagraph"/>
        <w:numPr>
          <w:ilvl w:val="1"/>
          <w:numId w:val="11"/>
        </w:numPr>
        <w:spacing w:line="480" w:lineRule="auto"/>
      </w:pPr>
      <w:r>
        <w:t>Regulating computer usage</w:t>
      </w:r>
    </w:p>
    <w:p w14:paraId="3F1986A9" w14:textId="7E662763" w:rsidR="00A059BB" w:rsidRDefault="00AD2BB7" w:rsidP="00ED7365">
      <w:pPr>
        <w:pStyle w:val="ListParagraph"/>
        <w:numPr>
          <w:ilvl w:val="1"/>
          <w:numId w:val="11"/>
        </w:numPr>
        <w:spacing w:line="480" w:lineRule="auto"/>
      </w:pPr>
      <w:r>
        <w:t xml:space="preserve">Keeping track of </w:t>
      </w:r>
      <w:r w:rsidR="00482537">
        <w:t>which events and classes are occurring where and when</w:t>
      </w:r>
      <w:r w:rsidR="00125501">
        <w:t>, then assessing their needs.</w:t>
      </w:r>
    </w:p>
    <w:p w14:paraId="04045EFE" w14:textId="6ED50271" w:rsidR="00CB7FB3" w:rsidRDefault="00CB7FB3" w:rsidP="001D3392">
      <w:pPr>
        <w:spacing w:line="480" w:lineRule="auto"/>
      </w:pPr>
      <w:r>
        <w:t>Weekly Checklist</w:t>
      </w:r>
    </w:p>
    <w:p w14:paraId="7CCB8EE0" w14:textId="12001F45" w:rsidR="00D10A07" w:rsidRDefault="00CD4A8D" w:rsidP="00CD4A8D">
      <w:pPr>
        <w:pStyle w:val="ListParagraph"/>
        <w:numPr>
          <w:ilvl w:val="0"/>
          <w:numId w:val="13"/>
        </w:numPr>
        <w:spacing w:line="480" w:lineRule="auto"/>
      </w:pPr>
      <w:r>
        <w:t xml:space="preserve">Team meeting to </w:t>
      </w:r>
      <w:r w:rsidR="003E497A">
        <w:t>discuss problems, current events and trends</w:t>
      </w:r>
      <w:r w:rsidR="00FF00F6">
        <w:t>, and ideas</w:t>
      </w:r>
      <w:r w:rsidR="00DE06FF">
        <w:t>.</w:t>
      </w:r>
    </w:p>
    <w:p w14:paraId="5EEFA071" w14:textId="62F49FEE" w:rsidR="00CB7FB3" w:rsidRDefault="00CB7FB3" w:rsidP="001D3392">
      <w:pPr>
        <w:spacing w:line="480" w:lineRule="auto"/>
      </w:pPr>
      <w:r>
        <w:t>Biweekly checklist</w:t>
      </w:r>
    </w:p>
    <w:p w14:paraId="5DA86A11" w14:textId="7F6B4E41" w:rsidR="00DC2AE9" w:rsidRDefault="00605DE0" w:rsidP="00DC2AE9">
      <w:pPr>
        <w:pStyle w:val="ListParagraph"/>
        <w:numPr>
          <w:ilvl w:val="0"/>
          <w:numId w:val="10"/>
        </w:numPr>
        <w:spacing w:line="480" w:lineRule="auto"/>
      </w:pPr>
      <w:r>
        <w:t>Bills</w:t>
      </w:r>
    </w:p>
    <w:p w14:paraId="52A6067A" w14:textId="06D842E1" w:rsidR="00605DE0" w:rsidRDefault="00605DE0" w:rsidP="00605DE0">
      <w:pPr>
        <w:pStyle w:val="ListParagraph"/>
        <w:numPr>
          <w:ilvl w:val="1"/>
          <w:numId w:val="10"/>
        </w:numPr>
        <w:spacing w:line="480" w:lineRule="auto"/>
      </w:pPr>
      <w:r>
        <w:t>Employee checks</w:t>
      </w:r>
    </w:p>
    <w:p w14:paraId="5D47F6C7" w14:textId="7902DD28" w:rsidR="00DB6B06" w:rsidRDefault="00DB6B06" w:rsidP="002C7C06">
      <w:pPr>
        <w:spacing w:line="480" w:lineRule="auto"/>
      </w:pPr>
      <w:r>
        <w:t>Monthly checklist</w:t>
      </w:r>
    </w:p>
    <w:p w14:paraId="7DEB4854" w14:textId="3D69CEFB" w:rsidR="002C7C06" w:rsidRDefault="002C7C06" w:rsidP="002C7C06">
      <w:pPr>
        <w:pStyle w:val="ListParagraph"/>
        <w:numPr>
          <w:ilvl w:val="0"/>
          <w:numId w:val="9"/>
        </w:numPr>
        <w:spacing w:line="480" w:lineRule="auto"/>
      </w:pPr>
      <w:r>
        <w:t>Bills</w:t>
      </w:r>
    </w:p>
    <w:p w14:paraId="1F365352" w14:textId="2AC34A32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Electric</w:t>
      </w:r>
    </w:p>
    <w:p w14:paraId="21022B52" w14:textId="6A19B445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lastRenderedPageBreak/>
        <w:t>Water</w:t>
      </w:r>
    </w:p>
    <w:p w14:paraId="7725B0ED" w14:textId="638A810D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Rent</w:t>
      </w:r>
    </w:p>
    <w:p w14:paraId="760C6D22" w14:textId="7FC659C2" w:rsidR="003946AB" w:rsidRDefault="003946AB" w:rsidP="00FF00F6">
      <w:pPr>
        <w:pStyle w:val="ListParagraph"/>
        <w:numPr>
          <w:ilvl w:val="1"/>
          <w:numId w:val="9"/>
        </w:numPr>
        <w:spacing w:line="480" w:lineRule="auto"/>
      </w:pPr>
      <w:r>
        <w:t>Wi-fi</w:t>
      </w:r>
    </w:p>
    <w:p w14:paraId="776E7264" w14:textId="15ED7AF4" w:rsidR="00FF00F6" w:rsidRDefault="00FF00F6" w:rsidP="00FF00F6">
      <w:pPr>
        <w:pStyle w:val="ListParagraph"/>
        <w:numPr>
          <w:ilvl w:val="1"/>
          <w:numId w:val="9"/>
        </w:numPr>
        <w:spacing w:line="480" w:lineRule="auto"/>
      </w:pPr>
      <w:r>
        <w:t>Insurance</w:t>
      </w:r>
    </w:p>
    <w:p w14:paraId="78D73709" w14:textId="66704885" w:rsidR="00DB6B06" w:rsidRDefault="00A9541B" w:rsidP="001D3392">
      <w:pPr>
        <w:spacing w:line="480" w:lineRule="auto"/>
      </w:pPr>
      <w:r>
        <w:t>Annual checklist</w:t>
      </w:r>
    </w:p>
    <w:p w14:paraId="7C9B1145" w14:textId="0D0E91B7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Insurance</w:t>
      </w:r>
    </w:p>
    <w:p w14:paraId="02F8E17E" w14:textId="04A8F4BF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Lease</w:t>
      </w:r>
    </w:p>
    <w:p w14:paraId="60C1F3B7" w14:textId="26E8FFA2" w:rsidR="000005D4" w:rsidRPr="00850543" w:rsidRDefault="00A178B1" w:rsidP="000005D4">
      <w:pPr>
        <w:pStyle w:val="ListParagraph"/>
        <w:numPr>
          <w:ilvl w:val="0"/>
          <w:numId w:val="9"/>
        </w:numPr>
        <w:spacing w:line="480" w:lineRule="auto"/>
      </w:pPr>
      <w:r>
        <w:t>Changes in laws</w:t>
      </w:r>
    </w:p>
    <w:p w14:paraId="363CAF62" w14:textId="389C688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6" w:name="_Toc44949054"/>
      <w:r w:rsidRPr="00F7022B">
        <w:rPr>
          <w:rFonts w:eastAsia="Times New Roman"/>
        </w:rPr>
        <w:t>Locations &amp; Facilities</w:t>
      </w:r>
      <w:bookmarkEnd w:id="26"/>
    </w:p>
    <w:p w14:paraId="63640692" w14:textId="50DF1F45" w:rsidR="00336404" w:rsidRPr="00336404" w:rsidRDefault="00336404" w:rsidP="000F6698">
      <w:pPr>
        <w:spacing w:line="480" w:lineRule="auto"/>
        <w:ind w:firstLine="720"/>
      </w:pPr>
      <w:r>
        <w:t>One brick-and-mortar location in the heart of the community or city.</w:t>
      </w:r>
      <w:r w:rsidR="0096787D">
        <w:t xml:space="preserve"> This location must be approximately 10,000 square feet.</w:t>
      </w:r>
      <w:r w:rsidR="002E44F2">
        <w:t xml:space="preserve"> </w:t>
      </w:r>
      <w:r w:rsidR="00624651">
        <w:t>This</w:t>
      </w:r>
      <w:r w:rsidR="002E44F2">
        <w:t xml:space="preserve"> idea can be replicated anywhere, but I think it would be best to </w:t>
      </w:r>
      <w:r w:rsidR="00E67839">
        <w:t>choose our first location to be New Haven, Connecticut, since I know this area well.</w:t>
      </w:r>
    </w:p>
    <w:p w14:paraId="51211FD0" w14:textId="010DA6C9" w:rsidR="00F7022B" w:rsidRDefault="00F7022B" w:rsidP="001D3392">
      <w:pPr>
        <w:pStyle w:val="Heading3"/>
        <w:spacing w:line="480" w:lineRule="auto"/>
      </w:pPr>
      <w:bookmarkStart w:id="27" w:name="_Toc44949055"/>
      <w:r w:rsidRPr="00F7022B">
        <w:t>Technology</w:t>
      </w:r>
      <w:bookmarkEnd w:id="27"/>
    </w:p>
    <w:p w14:paraId="03C419AE" w14:textId="3281F422" w:rsidR="00520B74" w:rsidRDefault="004D7EB5" w:rsidP="004D7EB5">
      <w:r>
        <w:tab/>
        <w:t>Cash register system: it will probably be a touchpad and a cash box.</w:t>
      </w:r>
    </w:p>
    <w:p w14:paraId="409A96A5" w14:textId="3AF85871" w:rsidR="0085021F" w:rsidRDefault="004D7EB5" w:rsidP="004D7EB5">
      <w:r>
        <w:tab/>
      </w:r>
      <w:r w:rsidR="00294156">
        <w:t>Member ID registration: members</w:t>
      </w:r>
      <w:r w:rsidR="00D767B8">
        <w:t xml:space="preserve"> will be known by their </w:t>
      </w:r>
      <w:r w:rsidR="00B413D5">
        <w:t>driver’s license</w:t>
      </w:r>
      <w:r w:rsidR="00A8164D">
        <w:t xml:space="preserve">, </w:t>
      </w:r>
      <w:r w:rsidR="00D767B8">
        <w:t>full</w:t>
      </w:r>
      <w:r w:rsidR="00B413D5">
        <w:t>-</w:t>
      </w:r>
      <w:r w:rsidR="00D767B8">
        <w:t>name</w:t>
      </w:r>
      <w:r w:rsidR="00A8164D">
        <w:t>,</w:t>
      </w:r>
      <w:r w:rsidR="00D767B8">
        <w:t xml:space="preserve"> </w:t>
      </w:r>
      <w:r w:rsidR="00B413D5">
        <w:t>and</w:t>
      </w:r>
      <w:r w:rsidR="00D767B8">
        <w:t xml:space="preserve"> </w:t>
      </w:r>
      <w:r w:rsidR="00B413D5">
        <w:t>password</w:t>
      </w:r>
      <w:r w:rsidR="000B2038">
        <w:t>.</w:t>
      </w:r>
    </w:p>
    <w:p w14:paraId="18524610" w14:textId="6A432E26" w:rsidR="00F905AF" w:rsidRPr="00F15D17" w:rsidRDefault="00BF7C7E" w:rsidP="00F15D17">
      <w:r>
        <w:tab/>
        <w:t xml:space="preserve">Computers will be maintained by using </w:t>
      </w:r>
      <w:r w:rsidR="00F476D6">
        <w:t>D</w:t>
      </w:r>
      <w:r>
        <w:t xml:space="preserve">ocker to </w:t>
      </w:r>
      <w:r w:rsidR="00FA559C">
        <w:t xml:space="preserve">containerize the computer’s state so that it will always be able to return </w:t>
      </w:r>
      <w:r w:rsidR="00C605A9">
        <w:t>to that state. In other words, all</w:t>
      </w:r>
      <w:r w:rsidR="00D06A84">
        <w:t xml:space="preserve"> custom</w:t>
      </w:r>
      <w:r w:rsidR="00C605A9">
        <w:t xml:space="preserve"> files will be deleted every night.</w:t>
      </w:r>
    </w:p>
    <w:p w14:paraId="7ECE46E6" w14:textId="35460179" w:rsidR="00F7022B" w:rsidRDefault="00F7022B" w:rsidP="001D3392">
      <w:pPr>
        <w:pStyle w:val="Heading3"/>
        <w:spacing w:line="480" w:lineRule="auto"/>
      </w:pPr>
      <w:bookmarkStart w:id="28" w:name="_Toc44949056"/>
      <w:r w:rsidRPr="00F7022B">
        <w:t>Equipment &amp; Tools</w:t>
      </w:r>
      <w:bookmarkEnd w:id="28"/>
    </w:p>
    <w:p w14:paraId="59B351AD" w14:textId="7D9F1D53" w:rsidR="00FB3796" w:rsidRDefault="00F15D17" w:rsidP="00F15D17">
      <w:pPr>
        <w:pStyle w:val="ListParagraph"/>
        <w:numPr>
          <w:ilvl w:val="0"/>
          <w:numId w:val="15"/>
        </w:numPr>
        <w:spacing w:line="480" w:lineRule="auto"/>
      </w:pPr>
      <w:r>
        <w:t>Computer area</w:t>
      </w:r>
    </w:p>
    <w:p w14:paraId="5C34F7B4" w14:textId="4459D3E9" w:rsidR="00F15D17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D</w:t>
      </w:r>
      <w:r w:rsidR="00F15D17">
        <w:t>esk</w:t>
      </w:r>
      <w:r w:rsidR="00801F14">
        <w:t>s</w:t>
      </w:r>
    </w:p>
    <w:p w14:paraId="55409BC1" w14:textId="72E6E6F0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3F945317" w14:textId="5C811796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omputers</w:t>
      </w:r>
    </w:p>
    <w:p w14:paraId="202C4E23" w14:textId="458AD85F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ables</w:t>
      </w:r>
    </w:p>
    <w:p w14:paraId="5C505EE5" w14:textId="2598CEFC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lastRenderedPageBreak/>
        <w:t>Cable management devices</w:t>
      </w:r>
    </w:p>
    <w:p w14:paraId="7249716F" w14:textId="452379A5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Tables</w:t>
      </w:r>
    </w:p>
    <w:p w14:paraId="7CFE8D46" w14:textId="75FD200B" w:rsidR="00801F14" w:rsidRDefault="00801F14" w:rsidP="00F15D17">
      <w:pPr>
        <w:pStyle w:val="ListParagraph"/>
        <w:numPr>
          <w:ilvl w:val="1"/>
          <w:numId w:val="15"/>
        </w:numPr>
        <w:spacing w:line="480" w:lineRule="auto"/>
      </w:pPr>
      <w:r>
        <w:t>White board and markers.</w:t>
      </w:r>
    </w:p>
    <w:p w14:paraId="689386F1" w14:textId="5A25E47A" w:rsidR="00D90814" w:rsidRDefault="0012707F" w:rsidP="00D90814">
      <w:pPr>
        <w:pStyle w:val="ListParagraph"/>
        <w:numPr>
          <w:ilvl w:val="0"/>
          <w:numId w:val="15"/>
        </w:numPr>
        <w:spacing w:line="480" w:lineRule="auto"/>
      </w:pPr>
      <w:r>
        <w:t>Dance area</w:t>
      </w:r>
    </w:p>
    <w:p w14:paraId="7ABAF4CF" w14:textId="323B1318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t>Dance floor</w:t>
      </w:r>
    </w:p>
    <w:p w14:paraId="1F584B2D" w14:textId="17F0C5A1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t>Big mirror</w:t>
      </w:r>
    </w:p>
    <w:p w14:paraId="17D625D5" w14:textId="15A15F35" w:rsidR="00801F14" w:rsidRDefault="00801F14" w:rsidP="007546F1">
      <w:pPr>
        <w:pStyle w:val="ListParagraph"/>
        <w:numPr>
          <w:ilvl w:val="0"/>
          <w:numId w:val="15"/>
        </w:numPr>
        <w:spacing w:line="480" w:lineRule="auto"/>
      </w:pPr>
      <w:r>
        <w:t>Eating area</w:t>
      </w:r>
    </w:p>
    <w:p w14:paraId="49B1B903" w14:textId="4647B716" w:rsidR="00801F14" w:rsidRDefault="00801F14" w:rsidP="00801F14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7D28B007" w14:textId="2899510D" w:rsidR="00801F14" w:rsidRDefault="00C36D33" w:rsidP="00801F14">
      <w:pPr>
        <w:pStyle w:val="ListParagraph"/>
        <w:numPr>
          <w:ilvl w:val="1"/>
          <w:numId w:val="15"/>
        </w:numPr>
        <w:spacing w:line="480" w:lineRule="auto"/>
      </w:pPr>
      <w:r>
        <w:t>T</w:t>
      </w:r>
      <w:r w:rsidR="00801F14">
        <w:t>ables</w:t>
      </w:r>
    </w:p>
    <w:p w14:paraId="26B9E100" w14:textId="32EC8ABC" w:rsidR="00C36D33" w:rsidRDefault="00C36D33" w:rsidP="00C36D33">
      <w:pPr>
        <w:pStyle w:val="ListParagraph"/>
        <w:numPr>
          <w:ilvl w:val="0"/>
          <w:numId w:val="15"/>
        </w:numPr>
        <w:spacing w:line="480" w:lineRule="auto"/>
      </w:pPr>
      <w:r>
        <w:t>Kitchen area</w:t>
      </w:r>
    </w:p>
    <w:p w14:paraId="37931D92" w14:textId="2330B95E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Kitchen hoods</w:t>
      </w:r>
    </w:p>
    <w:p w14:paraId="1F44139B" w14:textId="43839BEB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Sinks</w:t>
      </w:r>
    </w:p>
    <w:p w14:paraId="6F3C92FF" w14:textId="17436445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Countertops</w:t>
      </w:r>
    </w:p>
    <w:p w14:paraId="38E390D4" w14:textId="4A6F041A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Three-door r</w:t>
      </w:r>
      <w:r w:rsidR="00C36D33">
        <w:t>efrigerator</w:t>
      </w:r>
    </w:p>
    <w:p w14:paraId="3409A9E8" w14:textId="6DFCFD7D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Mixers</w:t>
      </w:r>
    </w:p>
    <w:p w14:paraId="1D9598ED" w14:textId="260A8170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Knives</w:t>
      </w:r>
    </w:p>
    <w:p w14:paraId="7C14679F" w14:textId="34166753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Utensils</w:t>
      </w:r>
    </w:p>
    <w:p w14:paraId="5A869FC9" w14:textId="067DEDC1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>Food and spices</w:t>
      </w:r>
    </w:p>
    <w:p w14:paraId="2816BE23" w14:textId="51B87E99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 xml:space="preserve">Various cooking </w:t>
      </w:r>
      <w:r w:rsidR="00A9026A">
        <w:t>appliances</w:t>
      </w:r>
    </w:p>
    <w:p w14:paraId="0A23D5A3" w14:textId="692F7183" w:rsidR="00A9026A" w:rsidRPr="00FB3796" w:rsidRDefault="00A9026A" w:rsidP="00C36D33">
      <w:pPr>
        <w:pStyle w:val="ListParagraph"/>
        <w:numPr>
          <w:ilvl w:val="1"/>
          <w:numId w:val="15"/>
        </w:numPr>
        <w:spacing w:line="480" w:lineRule="auto"/>
      </w:pPr>
      <w:r>
        <w:t>Pots, pans, and cooking utensils</w:t>
      </w:r>
    </w:p>
    <w:p w14:paraId="5552D0FB" w14:textId="196C6D86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9" w:name="_Toc44949057"/>
      <w:r w:rsidRPr="00F7022B">
        <w:rPr>
          <w:rFonts w:eastAsia="Times New Roman"/>
        </w:rPr>
        <w:t>Milestones &amp; Metrics</w:t>
      </w:r>
      <w:bookmarkEnd w:id="29"/>
    </w:p>
    <w:p w14:paraId="1B982B16" w14:textId="5D5A7FF0" w:rsidR="00F7022B" w:rsidRDefault="00F7022B" w:rsidP="001D3392">
      <w:pPr>
        <w:pStyle w:val="Heading3"/>
        <w:spacing w:line="480" w:lineRule="auto"/>
      </w:pPr>
      <w:bookmarkStart w:id="30" w:name="_Toc44949058"/>
      <w:r w:rsidRPr="00F7022B">
        <w:t>Milestones Table</w:t>
      </w:r>
      <w:bookmarkEnd w:id="30"/>
    </w:p>
    <w:p w14:paraId="36C468E2" w14:textId="77777777" w:rsidR="00911B79" w:rsidRDefault="00911B79" w:rsidP="00911B79">
      <w:pPr>
        <w:spacing w:line="480" w:lineRule="auto"/>
      </w:pPr>
      <w:r>
        <w:t>Milestones</w:t>
      </w:r>
    </w:p>
    <w:p w14:paraId="27F87CF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lastRenderedPageBreak/>
        <w:t>Securing Funding</w:t>
      </w:r>
    </w:p>
    <w:p w14:paraId="02DE1766" w14:textId="13C2D692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 </w:t>
      </w:r>
      <w:r w:rsidR="001813BF">
        <w:t>Forming a team</w:t>
      </w:r>
    </w:p>
    <w:p w14:paraId="1D346279" w14:textId="16DC62A0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Train</w:t>
      </w:r>
      <w:r w:rsidR="001813BF">
        <w:t>ing a t</w:t>
      </w:r>
      <w:r>
        <w:t>eam</w:t>
      </w:r>
    </w:p>
    <w:p w14:paraId="7DB27B32" w14:textId="2CB2632A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First business </w:t>
      </w:r>
      <w:r w:rsidR="001813BF">
        <w:t xml:space="preserve">or professional </w:t>
      </w:r>
      <w:r>
        <w:t>agrees to teach a class.</w:t>
      </w:r>
    </w:p>
    <w:p w14:paraId="432D29B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dance group agrees to practice at our location</w:t>
      </w:r>
    </w:p>
    <w:p w14:paraId="36A5674F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entry fee customer</w:t>
      </w:r>
    </w:p>
    <w:p w14:paraId="02790CC8" w14:textId="1999C13F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member</w:t>
      </w:r>
      <w:r w:rsidR="00713B67">
        <w:t xml:space="preserve"> customer</w:t>
      </w:r>
    </w:p>
    <w:p w14:paraId="579178D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Breakeven point</w:t>
      </w:r>
    </w:p>
    <w:p w14:paraId="73EB0003" w14:textId="284EAFD2" w:rsidR="00C23257" w:rsidRPr="00C23257" w:rsidRDefault="00C23257" w:rsidP="001D3392">
      <w:pPr>
        <w:spacing w:line="480" w:lineRule="auto"/>
      </w:pPr>
    </w:p>
    <w:p w14:paraId="37B9994C" w14:textId="2DE657EC" w:rsidR="00F7022B" w:rsidRDefault="00F7022B" w:rsidP="001D3392">
      <w:pPr>
        <w:pStyle w:val="Heading3"/>
        <w:spacing w:line="480" w:lineRule="auto"/>
      </w:pPr>
      <w:bookmarkStart w:id="31" w:name="_Toc44949059"/>
      <w:r w:rsidRPr="00F7022B">
        <w:t>Key Metrics</w:t>
      </w:r>
      <w:bookmarkEnd w:id="31"/>
    </w:p>
    <w:p w14:paraId="4B428516" w14:textId="77777777" w:rsidR="00911B79" w:rsidRDefault="00911B79" w:rsidP="00911B79">
      <w:pPr>
        <w:spacing w:line="480" w:lineRule="auto"/>
      </w:pPr>
      <w:r>
        <w:t>Metrics</w:t>
      </w:r>
    </w:p>
    <w:p w14:paraId="51F88AD6" w14:textId="6DFD7CD3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Typical number of hours people typically hang out</w:t>
      </w:r>
    </w:p>
    <w:p w14:paraId="30AAA1F0" w14:textId="3057C08D" w:rsidR="004527A5" w:rsidRDefault="004527A5" w:rsidP="004527A5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</w:t>
      </w:r>
    </w:p>
    <w:p w14:paraId="46F31885" w14:textId="3182B24C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Frequency of members</w:t>
      </w:r>
    </w:p>
    <w:p w14:paraId="7DFED59D" w14:textId="6196940E" w:rsidR="004527A5" w:rsidRDefault="00795B16" w:rsidP="004527A5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.</w:t>
      </w:r>
    </w:p>
    <w:p w14:paraId="78C7C861" w14:textId="68BAB9D8" w:rsidR="00C23257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 xml:space="preserve">Volume of people on </w:t>
      </w:r>
      <w:r w:rsidR="00817A97">
        <w:t>which days</w:t>
      </w:r>
    </w:p>
    <w:p w14:paraId="5E788EB9" w14:textId="6C0350DA" w:rsidR="00795B16" w:rsidRDefault="00795B16" w:rsidP="00795B16">
      <w:pPr>
        <w:pStyle w:val="ListParagraph"/>
        <w:numPr>
          <w:ilvl w:val="1"/>
          <w:numId w:val="7"/>
        </w:numPr>
        <w:spacing w:line="480" w:lineRule="auto"/>
      </w:pPr>
      <w:r>
        <w:t>This helps determine maximum capacity.</w:t>
      </w:r>
    </w:p>
    <w:p w14:paraId="5641A8D0" w14:textId="5875ED36" w:rsidR="00795B16" w:rsidRDefault="00795B16" w:rsidP="00795B16">
      <w:pPr>
        <w:pStyle w:val="ListParagraph"/>
        <w:numPr>
          <w:ilvl w:val="1"/>
          <w:numId w:val="7"/>
        </w:numPr>
        <w:spacing w:line="480" w:lineRule="auto"/>
      </w:pPr>
      <w:r>
        <w:t>This helps</w:t>
      </w:r>
      <w:r w:rsidR="00C14864">
        <w:t xml:space="preserve"> determine which days it is worth staying open on.</w:t>
      </w:r>
    </w:p>
    <w:p w14:paraId="0198F85E" w14:textId="12C458D2" w:rsidR="00911B79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>Entry fees vs. Member</w:t>
      </w:r>
      <w:r w:rsidR="008C3D99">
        <w:t>ship ratio</w:t>
      </w:r>
    </w:p>
    <w:p w14:paraId="11901C20" w14:textId="466EFB34" w:rsidR="000B75EF" w:rsidRDefault="000B75EF" w:rsidP="000B75EF">
      <w:pPr>
        <w:pStyle w:val="ListParagraph"/>
        <w:numPr>
          <w:ilvl w:val="1"/>
          <w:numId w:val="7"/>
        </w:numPr>
        <w:spacing w:line="480" w:lineRule="auto"/>
      </w:pPr>
      <w:r>
        <w:t>This helps determine pricing. We could possibly be losing money to people who use membership</w:t>
      </w:r>
      <w:r w:rsidR="004E4B2F">
        <w:t>s rather than entry fees. This means that memberships would need</w:t>
      </w:r>
      <w:r w:rsidR="001418CB">
        <w:t xml:space="preserve"> </w:t>
      </w:r>
      <w:r w:rsidR="00BD1B5C">
        <w:t>to cost more.</w:t>
      </w:r>
    </w:p>
    <w:p w14:paraId="3FD3F2B9" w14:textId="199A7C89" w:rsidR="001A775D" w:rsidRDefault="001A775D" w:rsidP="001D3392">
      <w:pPr>
        <w:pStyle w:val="ListParagraph"/>
        <w:numPr>
          <w:ilvl w:val="0"/>
          <w:numId w:val="7"/>
        </w:numPr>
        <w:spacing w:line="480" w:lineRule="auto"/>
      </w:pPr>
      <w:r>
        <w:t>Type</w:t>
      </w:r>
      <w:r w:rsidR="000530DE">
        <w:t>s</w:t>
      </w:r>
      <w:r>
        <w:t xml:space="preserve"> of people who hang out </w:t>
      </w:r>
      <w:r w:rsidR="000530DE">
        <w:t>and wh</w:t>
      </w:r>
      <w:r w:rsidR="00BE31DF">
        <w:t>ich</w:t>
      </w:r>
      <w:r w:rsidR="000530DE">
        <w:t xml:space="preserve"> activit</w:t>
      </w:r>
      <w:r w:rsidR="00BE31DF">
        <w:t>ies</w:t>
      </w:r>
      <w:r w:rsidR="000530DE">
        <w:t xml:space="preserve"> the</w:t>
      </w:r>
      <w:r w:rsidR="00BD1B5C">
        <w:t>y</w:t>
      </w:r>
      <w:r w:rsidR="000530DE">
        <w:t xml:space="preserve"> prefer</w:t>
      </w:r>
      <w:r w:rsidR="00BD1B5C">
        <w:t>.</w:t>
      </w:r>
    </w:p>
    <w:p w14:paraId="56A85422" w14:textId="165FF88E" w:rsidR="00B65C99" w:rsidRDefault="00B65C99" w:rsidP="00B65C99">
      <w:pPr>
        <w:pStyle w:val="ListParagraph"/>
        <w:numPr>
          <w:ilvl w:val="1"/>
          <w:numId w:val="7"/>
        </w:numPr>
        <w:spacing w:line="480" w:lineRule="auto"/>
      </w:pPr>
      <w:r>
        <w:lastRenderedPageBreak/>
        <w:t>This helps determine future planning</w:t>
      </w:r>
      <w:r w:rsidR="00D13271">
        <w:t>.</w:t>
      </w:r>
    </w:p>
    <w:p w14:paraId="7ACF1D2C" w14:textId="1F9CC6BD" w:rsidR="00814BFE" w:rsidRPr="00C23257" w:rsidRDefault="00814BFE" w:rsidP="00B65C99">
      <w:pPr>
        <w:pStyle w:val="ListParagraph"/>
        <w:numPr>
          <w:ilvl w:val="1"/>
          <w:numId w:val="7"/>
        </w:numPr>
        <w:spacing w:line="480" w:lineRule="auto"/>
      </w:pPr>
      <w:r>
        <w:t>We could possibly sell this information to marketers.</w:t>
      </w:r>
    </w:p>
    <w:p w14:paraId="16742850" w14:textId="4FA0BED4" w:rsidR="00C23257" w:rsidRPr="00447CEE" w:rsidRDefault="00F7022B" w:rsidP="00447CEE">
      <w:pPr>
        <w:pStyle w:val="Heading1"/>
        <w:spacing w:before="0" w:line="480" w:lineRule="auto"/>
        <w:rPr>
          <w:rFonts w:eastAsia="Times New Roman"/>
        </w:rPr>
      </w:pPr>
      <w:bookmarkStart w:id="32" w:name="_Toc44949060"/>
      <w:r w:rsidRPr="00F7022B">
        <w:rPr>
          <w:rFonts w:eastAsia="Times New Roman"/>
        </w:rPr>
        <w:t>Company</w:t>
      </w:r>
      <w:bookmarkEnd w:id="32"/>
    </w:p>
    <w:p w14:paraId="7B1E06A2" w14:textId="013B54A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3" w:name="_Toc44949061"/>
      <w:r w:rsidRPr="00F7022B">
        <w:rPr>
          <w:rFonts w:eastAsia="Times New Roman"/>
        </w:rPr>
        <w:t>Overview</w:t>
      </w:r>
      <w:bookmarkEnd w:id="33"/>
    </w:p>
    <w:p w14:paraId="5C2AC74E" w14:textId="4D551311" w:rsidR="00C23257" w:rsidRPr="00C23257" w:rsidRDefault="00CA5280" w:rsidP="00CA5280">
      <w:pPr>
        <w:spacing w:line="480" w:lineRule="auto"/>
      </w:pPr>
      <w:r>
        <w:tab/>
        <w:t>I need to convince people not just to give money, but to</w:t>
      </w:r>
      <w:r w:rsidR="00333767">
        <w:t xml:space="preserve"> work on this project.</w:t>
      </w:r>
      <w:r w:rsidR="00970344">
        <w:t xml:space="preserve"> I can offer 49% of the profit to </w:t>
      </w:r>
      <w:r w:rsidR="00DB5117">
        <w:t>venture capitalist</w:t>
      </w:r>
      <w:r w:rsidR="00001C62">
        <w:t xml:space="preserve"> while 51% will be</w:t>
      </w:r>
      <w:r w:rsidR="00F07E01">
        <w:t xml:space="preserve"> owned by sweat equity project managers</w:t>
      </w:r>
      <w:r w:rsidR="00590315">
        <w:t xml:space="preserve"> like myself.</w:t>
      </w:r>
    </w:p>
    <w:p w14:paraId="49F175F4" w14:textId="435FB76C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4" w:name="_Toc44949062"/>
      <w:r w:rsidRPr="00F7022B">
        <w:rPr>
          <w:rFonts w:eastAsia="Times New Roman"/>
        </w:rPr>
        <w:t>Team</w:t>
      </w:r>
      <w:bookmarkEnd w:id="34"/>
    </w:p>
    <w:p w14:paraId="4A0C8A4B" w14:textId="3F6C1028" w:rsidR="00447CEE" w:rsidRPr="00447CEE" w:rsidRDefault="00447CEE" w:rsidP="00447CEE">
      <w:r>
        <w:tab/>
        <w:t>I am the sole founder so far.</w:t>
      </w:r>
    </w:p>
    <w:p w14:paraId="3834DBD8" w14:textId="58181ED6" w:rsidR="00AE3B2F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5" w:name="_Toc44949063"/>
      <w:r w:rsidRPr="00F7022B">
        <w:rPr>
          <w:rFonts w:eastAsia="Times New Roman"/>
        </w:rPr>
        <w:t>Management Team</w:t>
      </w:r>
      <w:bookmarkEnd w:id="35"/>
    </w:p>
    <w:p w14:paraId="08FE2AFA" w14:textId="77777777" w:rsidR="0040566F" w:rsidRDefault="0040566F" w:rsidP="0040566F">
      <w:pPr>
        <w:pStyle w:val="ListParagraph"/>
        <w:numPr>
          <w:ilvl w:val="0"/>
          <w:numId w:val="16"/>
        </w:numPr>
      </w:pPr>
      <w:r>
        <w:t>Backend</w:t>
      </w:r>
    </w:p>
    <w:p w14:paraId="20D87E16" w14:textId="7A264C11" w:rsidR="0040566F" w:rsidRDefault="00C96901" w:rsidP="0040566F">
      <w:pPr>
        <w:pStyle w:val="ListParagraph"/>
        <w:numPr>
          <w:ilvl w:val="1"/>
          <w:numId w:val="16"/>
        </w:numPr>
      </w:pPr>
      <w:r>
        <w:t xml:space="preserve">B2B </w:t>
      </w:r>
      <w:r w:rsidR="001F0CC9">
        <w:t>Salesman</w:t>
      </w:r>
    </w:p>
    <w:p w14:paraId="3063EFA1" w14:textId="2A412EC0" w:rsidR="001F0CC9" w:rsidRDefault="0040566F" w:rsidP="0040566F">
      <w:pPr>
        <w:pStyle w:val="ListParagraph"/>
        <w:numPr>
          <w:ilvl w:val="1"/>
          <w:numId w:val="16"/>
        </w:numPr>
      </w:pPr>
      <w:r>
        <w:t>B</w:t>
      </w:r>
      <w:r w:rsidR="001F0CC9">
        <w:t>usiness relations manager</w:t>
      </w:r>
    </w:p>
    <w:p w14:paraId="21AB37EB" w14:textId="796A76FE" w:rsidR="00C96901" w:rsidRDefault="00C96901" w:rsidP="0040566F">
      <w:pPr>
        <w:pStyle w:val="ListParagraph"/>
        <w:numPr>
          <w:ilvl w:val="1"/>
          <w:numId w:val="16"/>
        </w:numPr>
      </w:pPr>
      <w:r>
        <w:t>Social media marketer</w:t>
      </w:r>
    </w:p>
    <w:p w14:paraId="0463E603" w14:textId="20507349" w:rsidR="00C96901" w:rsidRDefault="00C96901" w:rsidP="00C96901">
      <w:pPr>
        <w:pStyle w:val="ListParagraph"/>
        <w:numPr>
          <w:ilvl w:val="0"/>
          <w:numId w:val="16"/>
        </w:numPr>
      </w:pPr>
      <w:r>
        <w:t>Frontend</w:t>
      </w:r>
    </w:p>
    <w:p w14:paraId="4963775C" w14:textId="76F2CDF1" w:rsidR="00C96901" w:rsidRDefault="00C96901" w:rsidP="00C96901">
      <w:pPr>
        <w:pStyle w:val="ListParagraph"/>
        <w:numPr>
          <w:ilvl w:val="1"/>
          <w:numId w:val="16"/>
        </w:numPr>
      </w:pPr>
      <w:r>
        <w:t>Storefront manager</w:t>
      </w:r>
    </w:p>
    <w:p w14:paraId="5BD37C3A" w14:textId="34D646F0" w:rsidR="00C96901" w:rsidRDefault="00C96901" w:rsidP="00C96901">
      <w:pPr>
        <w:pStyle w:val="ListParagraph"/>
        <w:numPr>
          <w:ilvl w:val="1"/>
          <w:numId w:val="16"/>
        </w:numPr>
      </w:pPr>
      <w:r>
        <w:t>Security</w:t>
      </w:r>
    </w:p>
    <w:p w14:paraId="1B6C4759" w14:textId="6433498F" w:rsidR="00C96901" w:rsidRPr="001F0CC9" w:rsidRDefault="00C96901" w:rsidP="00C96901">
      <w:pPr>
        <w:pStyle w:val="ListParagraph"/>
        <w:numPr>
          <w:ilvl w:val="1"/>
          <w:numId w:val="16"/>
        </w:numPr>
      </w:pPr>
      <w:r>
        <w:t>Greeter</w:t>
      </w:r>
    </w:p>
    <w:p w14:paraId="6E96A16C" w14:textId="4E65F35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6" w:name="_Toc44949064"/>
      <w:r w:rsidRPr="00F7022B">
        <w:rPr>
          <w:rFonts w:eastAsia="Times New Roman"/>
        </w:rPr>
        <w:t>Advisors</w:t>
      </w:r>
      <w:bookmarkEnd w:id="36"/>
    </w:p>
    <w:p w14:paraId="7E5B64A2" w14:textId="77777777" w:rsidR="00FD7B07" w:rsidRDefault="00FD7B07" w:rsidP="00FD7B07">
      <w:pPr>
        <w:spacing w:line="480" w:lineRule="auto"/>
      </w:pPr>
      <w:r>
        <w:t>Gena Mavuli</w:t>
      </w:r>
    </w:p>
    <w:p w14:paraId="1330A133" w14:textId="77777777" w:rsidR="00FD7B07" w:rsidRDefault="00FD7B07" w:rsidP="00FD7B07">
      <w:pPr>
        <w:pStyle w:val="ListParagraph"/>
        <w:numPr>
          <w:ilvl w:val="0"/>
          <w:numId w:val="19"/>
        </w:numPr>
        <w:spacing w:line="480" w:lineRule="auto"/>
      </w:pPr>
      <w:r>
        <w:t>Art studio owner</w:t>
      </w:r>
    </w:p>
    <w:p w14:paraId="635F8A0D" w14:textId="0FCB9F2B" w:rsidR="00FD7B07" w:rsidRDefault="00FD7B07" w:rsidP="001D3392">
      <w:pPr>
        <w:pStyle w:val="ListParagraph"/>
        <w:numPr>
          <w:ilvl w:val="0"/>
          <w:numId w:val="19"/>
        </w:numPr>
        <w:spacing w:line="480" w:lineRule="auto"/>
      </w:pPr>
      <w:r>
        <w:t>Worked for non-profits</w:t>
      </w:r>
    </w:p>
    <w:p w14:paraId="035B2C2B" w14:textId="50FF0B40" w:rsidR="00C23257" w:rsidRDefault="0051210C" w:rsidP="001D3392">
      <w:pPr>
        <w:spacing w:line="480" w:lineRule="auto"/>
      </w:pPr>
      <w:r>
        <w:t>Tonino</w:t>
      </w:r>
      <w:r w:rsidR="006A718E">
        <w:t xml:space="preserve"> Mavuli</w:t>
      </w:r>
    </w:p>
    <w:p w14:paraId="79EF591C" w14:textId="23BD346A" w:rsidR="000B4EA4" w:rsidRDefault="000B4EA4" w:rsidP="000B4EA4">
      <w:pPr>
        <w:pStyle w:val="ListParagraph"/>
        <w:numPr>
          <w:ilvl w:val="0"/>
          <w:numId w:val="17"/>
        </w:numPr>
        <w:spacing w:line="480" w:lineRule="auto"/>
      </w:pPr>
      <w:r>
        <w:t>Real estate broker</w:t>
      </w:r>
      <w:r w:rsidR="00576427">
        <w:t xml:space="preserve"> and appraiser</w:t>
      </w:r>
    </w:p>
    <w:p w14:paraId="2C9081C7" w14:textId="1A9EEDCF" w:rsidR="00437AD9" w:rsidRDefault="00437AD9" w:rsidP="000B4EA4">
      <w:pPr>
        <w:pStyle w:val="ListParagraph"/>
        <w:numPr>
          <w:ilvl w:val="0"/>
          <w:numId w:val="17"/>
        </w:numPr>
        <w:spacing w:line="480" w:lineRule="auto"/>
      </w:pPr>
      <w:r>
        <w:t>Invests time and money in various business deals</w:t>
      </w:r>
    </w:p>
    <w:p w14:paraId="57890EE5" w14:textId="60526941" w:rsidR="00756B3E" w:rsidRDefault="001B46F6" w:rsidP="00756B3E">
      <w:pPr>
        <w:pStyle w:val="ListParagraph"/>
        <w:numPr>
          <w:ilvl w:val="0"/>
          <w:numId w:val="17"/>
        </w:numPr>
        <w:spacing w:line="480" w:lineRule="auto"/>
      </w:pPr>
      <w:r>
        <w:t>Specialization in restaurants</w:t>
      </w:r>
    </w:p>
    <w:p w14:paraId="45F4DC32" w14:textId="2781467A" w:rsidR="0051210C" w:rsidRDefault="0051210C" w:rsidP="001D3392">
      <w:pPr>
        <w:spacing w:line="480" w:lineRule="auto"/>
      </w:pPr>
      <w:r>
        <w:lastRenderedPageBreak/>
        <w:t>Toni</w:t>
      </w:r>
      <w:r w:rsidR="006A718E">
        <w:t xml:space="preserve"> Mavuli</w:t>
      </w:r>
    </w:p>
    <w:p w14:paraId="25798D2A" w14:textId="68FD2148" w:rsidR="001B46F6" w:rsidRDefault="001B46F6" w:rsidP="001B46F6">
      <w:pPr>
        <w:pStyle w:val="ListParagraph"/>
        <w:numPr>
          <w:ilvl w:val="0"/>
          <w:numId w:val="18"/>
        </w:numPr>
        <w:spacing w:line="480" w:lineRule="auto"/>
      </w:pPr>
      <w:r>
        <w:t>Retired, previous owner of Villa Bianc</w:t>
      </w:r>
      <w:r w:rsidR="006740EC">
        <w:t>a</w:t>
      </w:r>
      <w:r w:rsidR="00D30318">
        <w:t xml:space="preserve"> (weddings, events, and parties)</w:t>
      </w:r>
    </w:p>
    <w:p w14:paraId="46CC74AE" w14:textId="0D1F5FF3" w:rsidR="006740EC" w:rsidRDefault="006740EC" w:rsidP="001B46F6">
      <w:pPr>
        <w:pStyle w:val="ListParagraph"/>
        <w:numPr>
          <w:ilvl w:val="0"/>
          <w:numId w:val="18"/>
        </w:numPr>
        <w:spacing w:line="480" w:lineRule="auto"/>
      </w:pPr>
      <w:r>
        <w:t>Works at Villa Bianca mostly for fun and some profit</w:t>
      </w:r>
    </w:p>
    <w:p w14:paraId="7F3997B0" w14:textId="14AC190B" w:rsidR="0051210C" w:rsidRPr="00C23257" w:rsidRDefault="00FD7B07" w:rsidP="00FD7B07">
      <w:pPr>
        <w:spacing w:line="480" w:lineRule="auto"/>
        <w:ind w:firstLine="360"/>
      </w:pPr>
      <w:r>
        <w:t xml:space="preserve">My advisor pool is </w:t>
      </w:r>
      <w:r w:rsidR="004751CB">
        <w:t>currently</w:t>
      </w:r>
      <w:r>
        <w:t xml:space="preserve"> f</w:t>
      </w:r>
      <w:r w:rsidR="006A718E">
        <w:t>amily business women</w:t>
      </w:r>
      <w:r w:rsidR="00E95DD3">
        <w:t xml:space="preserve"> and men</w:t>
      </w:r>
      <w:r w:rsidR="004751CB">
        <w:t>, but</w:t>
      </w:r>
      <w:r w:rsidR="007B70FC">
        <w:t xml:space="preserve"> </w:t>
      </w:r>
      <w:r w:rsidR="00DD444D">
        <w:t>I am</w:t>
      </w:r>
      <w:r w:rsidR="004751CB">
        <w:t xml:space="preserve"> looking to expand.</w:t>
      </w:r>
    </w:p>
    <w:p w14:paraId="0C474845" w14:textId="6CAC73C9" w:rsidR="00C23257" w:rsidRDefault="00F7022B" w:rsidP="00641AC6">
      <w:pPr>
        <w:pStyle w:val="Heading1"/>
        <w:spacing w:before="0" w:line="480" w:lineRule="auto"/>
        <w:rPr>
          <w:rFonts w:eastAsia="Times New Roman"/>
        </w:rPr>
      </w:pPr>
      <w:bookmarkStart w:id="37" w:name="_Toc44949065"/>
      <w:r w:rsidRPr="00F7022B">
        <w:rPr>
          <w:rFonts w:eastAsia="Times New Roman"/>
        </w:rPr>
        <w:t>Financial Plan</w:t>
      </w:r>
      <w:bookmarkEnd w:id="37"/>
    </w:p>
    <w:p w14:paraId="2EE2DF7B" w14:textId="664A4546" w:rsidR="00235C6F" w:rsidRDefault="00235C6F" w:rsidP="00235C6F">
      <w:pPr>
        <w:ind w:firstLine="720"/>
      </w:pPr>
      <w:r>
        <w:t xml:space="preserve">All financial </w:t>
      </w:r>
      <w:r w:rsidR="0050553D">
        <w:t xml:space="preserve">information </w:t>
      </w:r>
      <w:r>
        <w:t>can be found in the</w:t>
      </w:r>
      <w:r w:rsidR="0073085D">
        <w:t xml:space="preserve"> embedded excel document:</w:t>
      </w:r>
    </w:p>
    <w:p w14:paraId="6BB6A961" w14:textId="77777777" w:rsidR="0073085D" w:rsidRPr="00235C6F" w:rsidRDefault="0073085D" w:rsidP="0073085D"/>
    <w:p w14:paraId="7023E9D5" w14:textId="25AC32E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8" w:name="_Toc44949066"/>
      <w:r w:rsidRPr="00F7022B">
        <w:rPr>
          <w:rFonts w:eastAsia="Times New Roman"/>
        </w:rPr>
        <w:t>Forecast</w:t>
      </w:r>
      <w:bookmarkEnd w:id="38"/>
    </w:p>
    <w:p w14:paraId="5A2A2F85" w14:textId="230F23A7" w:rsidR="00C23257" w:rsidRPr="00C23257" w:rsidRDefault="006C3969" w:rsidP="001D3392">
      <w:pPr>
        <w:spacing w:line="480" w:lineRule="auto"/>
      </w:pPr>
      <w:r>
        <w:t>Copy and paste from the forecast in the beginning.</w:t>
      </w:r>
    </w:p>
    <w:p w14:paraId="2CCE7516" w14:textId="1F6DEC7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9" w:name="_Toc44949067"/>
      <w:r w:rsidRPr="00F7022B">
        <w:rPr>
          <w:rFonts w:eastAsia="Times New Roman"/>
        </w:rPr>
        <w:t>Key Assumptions</w:t>
      </w:r>
      <w:bookmarkEnd w:id="39"/>
    </w:p>
    <w:p w14:paraId="64619D52" w14:textId="7A65DB9F" w:rsidR="006C3969" w:rsidRDefault="006C3969" w:rsidP="000434E1">
      <w:pPr>
        <w:spacing w:line="480" w:lineRule="auto"/>
        <w:ind w:firstLine="720"/>
      </w:pPr>
      <w:r>
        <w:t>80/20 rule</w:t>
      </w:r>
      <w:r w:rsidR="001F596E">
        <w:t xml:space="preserve">: </w:t>
      </w:r>
      <w:r w:rsidR="00DD1E3F">
        <w:t>80% of profit will come from 20% of our users. Th</w:t>
      </w:r>
      <w:r w:rsidR="006E5705">
        <w:t>e formula broken down in the following visual:</w:t>
      </w:r>
    </w:p>
    <w:p w14:paraId="30A7497D" w14:textId="707FADD4" w:rsidR="0071755E" w:rsidRPr="00C23257" w:rsidRDefault="00EC09D3" w:rsidP="001D3392">
      <w:pPr>
        <w:spacing w:line="480" w:lineRule="auto"/>
      </w:pPr>
      <w:r>
        <w:rPr>
          <w:noProof/>
        </w:rPr>
        <w:drawing>
          <wp:inline distT="0" distB="0" distL="0" distR="0" wp14:anchorId="6D3CA329" wp14:editId="74C4A055">
            <wp:extent cx="5943600" cy="3001645"/>
            <wp:effectExtent l="0" t="0" r="0" b="8255"/>
            <wp:docPr id="1" name="Picture 1" descr="A close up of text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ormula_community_breakdown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1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E8544" w14:textId="6A43B40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0" w:name="_Toc44949068"/>
      <w:r w:rsidRPr="00F7022B">
        <w:rPr>
          <w:rFonts w:eastAsia="Times New Roman"/>
        </w:rPr>
        <w:lastRenderedPageBreak/>
        <w:t>Revenue by Month [chart]</w:t>
      </w:r>
      <w:bookmarkEnd w:id="40"/>
    </w:p>
    <w:p w14:paraId="425E2238" w14:textId="066E1CCE" w:rsidR="00C23257" w:rsidRPr="00C23257" w:rsidRDefault="006C3969" w:rsidP="001D3392">
      <w:pPr>
        <w:spacing w:line="480" w:lineRule="auto"/>
      </w:pPr>
      <w:r>
        <w:t>Expected revenue</w:t>
      </w:r>
    </w:p>
    <w:p w14:paraId="35FB44FD" w14:textId="3053A898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1" w:name="_Toc44949069"/>
      <w:r w:rsidRPr="00F7022B">
        <w:rPr>
          <w:rFonts w:eastAsia="Times New Roman"/>
        </w:rPr>
        <w:t>Expenses by Month [chart]</w:t>
      </w:r>
      <w:bookmarkEnd w:id="41"/>
    </w:p>
    <w:p w14:paraId="1477986D" w14:textId="42A0C183" w:rsidR="00C23257" w:rsidRPr="00C23257" w:rsidRDefault="00031475" w:rsidP="001D3392">
      <w:pPr>
        <w:spacing w:line="480" w:lineRule="auto"/>
      </w:pPr>
      <w:r>
        <w:t>Exp</w:t>
      </w:r>
      <w:r w:rsidR="00FE2695">
        <w:t>enses</w:t>
      </w:r>
    </w:p>
    <w:p w14:paraId="03927C19" w14:textId="4B1F52D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2" w:name="_Toc44949070"/>
      <w:r w:rsidRPr="00F7022B">
        <w:rPr>
          <w:rFonts w:eastAsia="Times New Roman"/>
        </w:rPr>
        <w:t>Net Profit (or Loss) by Year [chart]</w:t>
      </w:r>
      <w:bookmarkEnd w:id="42"/>
    </w:p>
    <w:p w14:paraId="0BB988ED" w14:textId="77777777" w:rsidR="00C23257" w:rsidRPr="00C23257" w:rsidRDefault="00C23257" w:rsidP="001D3392">
      <w:pPr>
        <w:spacing w:line="480" w:lineRule="auto"/>
      </w:pPr>
    </w:p>
    <w:p w14:paraId="25AF8AEC" w14:textId="67C6B3E0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3" w:name="_Toc44949071"/>
      <w:r w:rsidRPr="00F7022B">
        <w:rPr>
          <w:rFonts w:eastAsia="Times New Roman"/>
        </w:rPr>
        <w:t>Financing</w:t>
      </w:r>
      <w:bookmarkEnd w:id="43"/>
    </w:p>
    <w:p w14:paraId="4CEF9907" w14:textId="77777777" w:rsidR="00C23257" w:rsidRPr="00C23257" w:rsidRDefault="00C23257" w:rsidP="001D3392">
      <w:pPr>
        <w:spacing w:line="480" w:lineRule="auto"/>
      </w:pPr>
    </w:p>
    <w:p w14:paraId="5A715048" w14:textId="1ECE76AA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4" w:name="_Toc44949072"/>
      <w:r w:rsidRPr="00F7022B">
        <w:rPr>
          <w:rFonts w:eastAsia="Times New Roman"/>
        </w:rPr>
        <w:t>Use of Funds</w:t>
      </w:r>
      <w:bookmarkEnd w:id="44"/>
    </w:p>
    <w:p w14:paraId="71AB186B" w14:textId="77777777" w:rsidR="00C23257" w:rsidRPr="00C23257" w:rsidRDefault="00C23257" w:rsidP="001D3392">
      <w:pPr>
        <w:spacing w:line="480" w:lineRule="auto"/>
      </w:pPr>
    </w:p>
    <w:p w14:paraId="4821BE1C" w14:textId="4BD4B7B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5" w:name="_Toc44949073"/>
      <w:r w:rsidRPr="00F7022B">
        <w:rPr>
          <w:rFonts w:eastAsia="Times New Roman"/>
        </w:rPr>
        <w:t>Sources of Funds</w:t>
      </w:r>
      <w:bookmarkEnd w:id="45"/>
    </w:p>
    <w:p w14:paraId="3A9877E4" w14:textId="77777777" w:rsidR="00C23257" w:rsidRPr="00C23257" w:rsidRDefault="00C23257" w:rsidP="001D3392">
      <w:pPr>
        <w:spacing w:line="480" w:lineRule="auto"/>
      </w:pPr>
    </w:p>
    <w:p w14:paraId="51871DD9" w14:textId="063C373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6" w:name="_Toc44949074"/>
      <w:r w:rsidRPr="00F7022B">
        <w:rPr>
          <w:rFonts w:eastAsia="Times New Roman"/>
        </w:rPr>
        <w:t>Personal, Fundraising, Grants, Loans, Angel Investor</w:t>
      </w:r>
      <w:bookmarkEnd w:id="46"/>
    </w:p>
    <w:p w14:paraId="4F1E8368" w14:textId="77777777" w:rsidR="00C23257" w:rsidRPr="00C23257" w:rsidRDefault="00C23257" w:rsidP="001D3392">
      <w:pPr>
        <w:spacing w:line="480" w:lineRule="auto"/>
      </w:pPr>
    </w:p>
    <w:p w14:paraId="4790FA54" w14:textId="60A40B7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7" w:name="_Toc44949075"/>
      <w:r w:rsidRPr="00F7022B">
        <w:rPr>
          <w:rFonts w:eastAsia="Times New Roman"/>
        </w:rPr>
        <w:t>Statements</w:t>
      </w:r>
      <w:bookmarkEnd w:id="47"/>
    </w:p>
    <w:p w14:paraId="1059AB08" w14:textId="77777777" w:rsidR="00C23257" w:rsidRPr="00C23257" w:rsidRDefault="00C23257" w:rsidP="001D3392">
      <w:pPr>
        <w:spacing w:line="480" w:lineRule="auto"/>
      </w:pPr>
    </w:p>
    <w:p w14:paraId="1FE042F5" w14:textId="5B03059B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8" w:name="_Toc44949076"/>
      <w:r w:rsidRPr="00F7022B">
        <w:rPr>
          <w:rFonts w:eastAsia="Times New Roman"/>
        </w:rPr>
        <w:t>Projected Profit &amp; Loss</w:t>
      </w:r>
      <w:bookmarkEnd w:id="48"/>
    </w:p>
    <w:p w14:paraId="1DFAF1E3" w14:textId="77777777" w:rsidR="00C23257" w:rsidRPr="00C23257" w:rsidRDefault="00C23257" w:rsidP="001D3392">
      <w:pPr>
        <w:spacing w:line="480" w:lineRule="auto"/>
      </w:pPr>
    </w:p>
    <w:p w14:paraId="79756DB1" w14:textId="3F1E5E7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9" w:name="_Toc44949077"/>
      <w:r w:rsidRPr="00F7022B">
        <w:rPr>
          <w:rFonts w:eastAsia="Times New Roman"/>
        </w:rPr>
        <w:t>Projected Balance Sheet</w:t>
      </w:r>
      <w:bookmarkEnd w:id="49"/>
    </w:p>
    <w:p w14:paraId="0B1BD720" w14:textId="77777777" w:rsidR="00C23257" w:rsidRPr="00C23257" w:rsidRDefault="00C23257" w:rsidP="001D3392">
      <w:pPr>
        <w:spacing w:line="480" w:lineRule="auto"/>
      </w:pPr>
    </w:p>
    <w:p w14:paraId="28FE2473" w14:textId="4618A7D0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50" w:name="_Toc44949078"/>
      <w:r w:rsidRPr="00F7022B">
        <w:rPr>
          <w:rFonts w:eastAsia="Times New Roman"/>
        </w:rPr>
        <w:lastRenderedPageBreak/>
        <w:t>Projected Cash Flow Statement</w:t>
      </w:r>
      <w:bookmarkEnd w:id="50"/>
    </w:p>
    <w:p w14:paraId="3AEAB173" w14:textId="77777777" w:rsidR="00C23257" w:rsidRPr="00C23257" w:rsidRDefault="00C23257" w:rsidP="001D3392">
      <w:pPr>
        <w:spacing w:line="480" w:lineRule="auto"/>
      </w:pPr>
    </w:p>
    <w:p w14:paraId="38C92113" w14:textId="58A66F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51" w:name="_Toc44949079"/>
      <w:r w:rsidRPr="00F7022B">
        <w:rPr>
          <w:rFonts w:eastAsia="Times New Roman"/>
        </w:rPr>
        <w:t>Appendix</w:t>
      </w:r>
      <w:bookmarkEnd w:id="51"/>
    </w:p>
    <w:p w14:paraId="0407E338" w14:textId="77777777" w:rsidR="00C23257" w:rsidRPr="00C23257" w:rsidRDefault="00C23257" w:rsidP="001D3392">
      <w:pPr>
        <w:spacing w:line="480" w:lineRule="auto"/>
      </w:pPr>
    </w:p>
    <w:p w14:paraId="1706B2D1" w14:textId="3DA48873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2" w:name="_Toc44949080"/>
      <w:r w:rsidRPr="00F7022B">
        <w:rPr>
          <w:rFonts w:eastAsia="Times New Roman"/>
        </w:rPr>
        <w:t>Resume and Bios</w:t>
      </w:r>
      <w:bookmarkEnd w:id="52"/>
    </w:p>
    <w:p w14:paraId="68CCD69B" w14:textId="24D04C8B" w:rsidR="003D69F2" w:rsidRDefault="00C5455E" w:rsidP="001D3392">
      <w:pPr>
        <w:spacing w:line="480" w:lineRule="auto"/>
      </w:pPr>
      <w:r>
        <w:t>Leadership</w:t>
      </w:r>
    </w:p>
    <w:p w14:paraId="0C16CC0A" w14:textId="39F6EE25" w:rsidR="00B133E4" w:rsidRDefault="00B133E4" w:rsidP="00C5455E">
      <w:pPr>
        <w:pStyle w:val="ListParagraph"/>
        <w:numPr>
          <w:ilvl w:val="0"/>
          <w:numId w:val="20"/>
        </w:numPr>
        <w:spacing w:line="480" w:lineRule="auto"/>
      </w:pPr>
      <w:r>
        <w:t>In my freshman year of high school, I single-handedly convinced seniors and juniors to perform a Filipino dance</w:t>
      </w:r>
      <w:r w:rsidR="00740AFD">
        <w:t xml:space="preserve"> called </w:t>
      </w:r>
      <w:r w:rsidR="00740AFD">
        <w:rPr>
          <w:i/>
          <w:iCs/>
        </w:rPr>
        <w:t>Tinikling</w:t>
      </w:r>
      <w:r w:rsidR="00740AFD">
        <w:t xml:space="preserve"> for a summer talent show.</w:t>
      </w:r>
    </w:p>
    <w:p w14:paraId="436AB5D9" w14:textId="1D3EC4F6" w:rsidR="0073133E" w:rsidRDefault="0073133E" w:rsidP="00C5455E">
      <w:pPr>
        <w:pStyle w:val="ListParagraph"/>
        <w:numPr>
          <w:ilvl w:val="0"/>
          <w:numId w:val="20"/>
        </w:numPr>
        <w:spacing w:line="480" w:lineRule="auto"/>
      </w:pPr>
      <w:r>
        <w:t xml:space="preserve">In </w:t>
      </w:r>
      <w:r w:rsidR="00B133E4">
        <w:t xml:space="preserve">my senior year of </w:t>
      </w:r>
      <w:r>
        <w:t xml:space="preserve">high school, I </w:t>
      </w:r>
      <w:r w:rsidR="00C87A46">
        <w:t xml:space="preserve">single-handedly convinced </w:t>
      </w:r>
      <w:r w:rsidR="00202C7A">
        <w:t>half of my graduating class and ten teachers, to play a game of Assassin</w:t>
      </w:r>
      <w:r w:rsidR="00B133E4">
        <w:t>, twice. These games lasted for two weeks each.</w:t>
      </w:r>
    </w:p>
    <w:p w14:paraId="6C138AF4" w14:textId="264CF9D3" w:rsidR="00C23257" w:rsidRDefault="003E7D39" w:rsidP="00C5455E">
      <w:pPr>
        <w:pStyle w:val="ListParagraph"/>
        <w:numPr>
          <w:ilvl w:val="0"/>
          <w:numId w:val="20"/>
        </w:numPr>
        <w:spacing w:line="480" w:lineRule="auto"/>
      </w:pPr>
      <w:r>
        <w:t>In college, t</w:t>
      </w:r>
      <w:r w:rsidR="004D29E8">
        <w:t xml:space="preserve">he cooking parties that I have held </w:t>
      </w:r>
      <w:r w:rsidR="00425ABB">
        <w:t xml:space="preserve">for friends </w:t>
      </w:r>
      <w:r w:rsidR="004D29E8">
        <w:t>have always been successful</w:t>
      </w:r>
      <w:r w:rsidR="0024040A">
        <w:t xml:space="preserve"> socially</w:t>
      </w:r>
      <w:r w:rsidR="00425ABB">
        <w:t>, even when the resultant dish was a complete failure</w:t>
      </w:r>
      <w:r w:rsidR="003918B9">
        <w:t>.</w:t>
      </w:r>
      <w:r w:rsidR="00C5455E">
        <w:t xml:space="preserve"> A successful cooking party is an event that is fun and inclusive to everyone.</w:t>
      </w:r>
    </w:p>
    <w:p w14:paraId="7218C879" w14:textId="63D4FD36" w:rsidR="00340E63" w:rsidRDefault="00340E63" w:rsidP="00C5455E">
      <w:pPr>
        <w:pStyle w:val="ListParagraph"/>
        <w:numPr>
          <w:ilvl w:val="0"/>
          <w:numId w:val="20"/>
        </w:numPr>
        <w:spacing w:line="480" w:lineRule="auto"/>
      </w:pPr>
      <w:r>
        <w:t xml:space="preserve">In college, I have tried starting </w:t>
      </w:r>
      <w:r w:rsidR="00236C7A">
        <w:t xml:space="preserve">three </w:t>
      </w:r>
      <w:r w:rsidR="00E1105C">
        <w:t xml:space="preserve">separate </w:t>
      </w:r>
      <w:r w:rsidR="00236C7A">
        <w:t>businesses with a friend</w:t>
      </w:r>
      <w:r w:rsidR="0056502C">
        <w:t>. A</w:t>
      </w:r>
      <w:r w:rsidR="00236C7A">
        <w:t>ll of them fail</w:t>
      </w:r>
      <w:r w:rsidR="00141F11">
        <w:t>ed.</w:t>
      </w:r>
    </w:p>
    <w:p w14:paraId="3FCCCA08" w14:textId="15FC63E0" w:rsidR="00C5455E" w:rsidRDefault="0063202D" w:rsidP="00C5455E">
      <w:pPr>
        <w:pStyle w:val="ListParagraph"/>
        <w:numPr>
          <w:ilvl w:val="0"/>
          <w:numId w:val="20"/>
        </w:numPr>
        <w:spacing w:line="480" w:lineRule="auto"/>
      </w:pPr>
      <w:r>
        <w:t>In my fourth year of college,</w:t>
      </w:r>
      <w:r w:rsidR="003F1673">
        <w:t xml:space="preserve"> as an ally</w:t>
      </w:r>
      <w:r>
        <w:t xml:space="preserve"> I </w:t>
      </w:r>
      <w:r w:rsidR="00AF2A2E">
        <w:t>co-founde</w:t>
      </w:r>
      <w:r w:rsidR="0004300D">
        <w:t>d</w:t>
      </w:r>
      <w:r w:rsidR="00AF2A2E">
        <w:t xml:space="preserve"> the Queer Asians and Allies (QAA) club at UCONN.</w:t>
      </w:r>
      <w:r w:rsidR="003A0A4E">
        <w:t xml:space="preserve"> It won the Lavender Award from </w:t>
      </w:r>
      <w:r w:rsidR="0004300D">
        <w:t>UCONN in its first year of operation.</w:t>
      </w:r>
      <w:r w:rsidR="00940AC8">
        <w:t xml:space="preserve"> New clubs do not receive funding from UCONN during </w:t>
      </w:r>
      <w:r w:rsidR="003F1673">
        <w:t>their first year of operation.</w:t>
      </w:r>
    </w:p>
    <w:p w14:paraId="76E8853D" w14:textId="311A98AC" w:rsidR="002E44F2" w:rsidRDefault="00AA1E6D" w:rsidP="001D3392">
      <w:pPr>
        <w:spacing w:line="480" w:lineRule="auto"/>
      </w:pPr>
      <w:r>
        <w:t>Academia and Work</w:t>
      </w:r>
      <w:r w:rsidR="002E44F2">
        <w:tab/>
      </w:r>
    </w:p>
    <w:p w14:paraId="3A6D7ECF" w14:textId="18360352" w:rsidR="0024040A" w:rsidRDefault="00AA1E6D" w:rsidP="00AA1E6D">
      <w:pPr>
        <w:pStyle w:val="ListParagraph"/>
        <w:numPr>
          <w:ilvl w:val="0"/>
          <w:numId w:val="21"/>
        </w:numPr>
        <w:spacing w:line="480" w:lineRule="auto"/>
      </w:pPr>
      <w:r>
        <w:t xml:space="preserve">I </w:t>
      </w:r>
      <w:r w:rsidR="00D21529">
        <w:t>won</w:t>
      </w:r>
      <w:r>
        <w:t xml:space="preserve"> the Roland Award for an outstanding </w:t>
      </w:r>
      <w:r w:rsidR="00D21529">
        <w:t xml:space="preserve">senior </w:t>
      </w:r>
      <w:r>
        <w:t>thesis</w:t>
      </w:r>
      <w:r w:rsidR="00D21529">
        <w:t xml:space="preserve"> from the </w:t>
      </w:r>
      <w:r w:rsidR="00F16613">
        <w:t xml:space="preserve">UCONN </w:t>
      </w:r>
      <w:r w:rsidR="00D21529">
        <w:t>Chemistry Department.</w:t>
      </w:r>
    </w:p>
    <w:p w14:paraId="6B2A262C" w14:textId="6EF93285" w:rsidR="00F16613" w:rsidRDefault="00E117CF" w:rsidP="00AA1E6D">
      <w:pPr>
        <w:pStyle w:val="ListParagraph"/>
        <w:numPr>
          <w:ilvl w:val="0"/>
          <w:numId w:val="21"/>
        </w:numPr>
        <w:spacing w:line="480" w:lineRule="auto"/>
      </w:pPr>
      <w:r>
        <w:t xml:space="preserve">I have worked </w:t>
      </w:r>
      <w:r w:rsidR="008C0FEC">
        <w:t xml:space="preserve">at Duracell, </w:t>
      </w:r>
      <w:r w:rsidR="000801D7">
        <w:t>Henkel (detergent department), BYK (chemical manufacturer)</w:t>
      </w:r>
      <w:r w:rsidR="000F42D5">
        <w:t xml:space="preserve">, and </w:t>
      </w:r>
      <w:r w:rsidR="00CA0900">
        <w:t>MHK</w:t>
      </w:r>
      <w:r w:rsidR="00D11B0D">
        <w:t xml:space="preserve"> (Medicare software</w:t>
      </w:r>
      <w:r w:rsidR="00AF5802">
        <w:t xml:space="preserve"> platform</w:t>
      </w:r>
      <w:r w:rsidR="00D11B0D">
        <w:t>)</w:t>
      </w:r>
      <w:r w:rsidR="000348B4">
        <w:t xml:space="preserve"> in </w:t>
      </w:r>
      <w:r w:rsidR="000F42D5">
        <w:t>a span of a</w:t>
      </w:r>
      <w:r w:rsidR="000348B4">
        <w:t xml:space="preserve"> year. </w:t>
      </w:r>
      <w:r w:rsidR="005D69C3">
        <w:t xml:space="preserve">I have left each job with better data </w:t>
      </w:r>
      <w:r w:rsidR="005D69C3">
        <w:lastRenderedPageBreak/>
        <w:t>management</w:t>
      </w:r>
      <w:r w:rsidR="009D0337">
        <w:t xml:space="preserve"> infrastructure</w:t>
      </w:r>
      <w:r w:rsidR="005D69C3">
        <w:t xml:space="preserve"> than</w:t>
      </w:r>
      <w:r w:rsidR="00C54D4C">
        <w:t xml:space="preserve"> how</w:t>
      </w:r>
      <w:r w:rsidR="005D69C3">
        <w:t xml:space="preserve"> </w:t>
      </w:r>
      <w:r w:rsidR="000348B4">
        <w:t xml:space="preserve">I </w:t>
      </w:r>
      <w:r w:rsidR="00C54D4C">
        <w:t>came to it. Many scient</w:t>
      </w:r>
      <w:r w:rsidR="003D5AB0">
        <w:t>i</w:t>
      </w:r>
      <w:r w:rsidR="00C54D4C">
        <w:t xml:space="preserve">sts have </w:t>
      </w:r>
      <w:r w:rsidR="00FC04A9">
        <w:t>subpar</w:t>
      </w:r>
      <w:r w:rsidR="00C54D4C">
        <w:t xml:space="preserve"> data management</w:t>
      </w:r>
      <w:r w:rsidR="003D5AB0">
        <w:t xml:space="preserve"> skills</w:t>
      </w:r>
      <w:r w:rsidR="00C54D4C">
        <w:t xml:space="preserve">. </w:t>
      </w:r>
      <w:r w:rsidR="00BB24D6">
        <w:t>I am c</w:t>
      </w:r>
      <w:r w:rsidR="000348B4">
        <w:t>urrently work</w:t>
      </w:r>
      <w:r w:rsidR="007D2813">
        <w:t>ing</w:t>
      </w:r>
      <w:r w:rsidR="000348B4">
        <w:t xml:space="preserve"> from home</w:t>
      </w:r>
      <w:r w:rsidR="00B85402">
        <w:t xml:space="preserve"> on </w:t>
      </w:r>
      <w:r w:rsidR="008E0527">
        <w:t>the MarketProminence</w:t>
      </w:r>
      <w:r w:rsidR="00B85402">
        <w:t xml:space="preserve"> M</w:t>
      </w:r>
      <w:r w:rsidR="00033D2D">
        <w:t>edicare software platfor</w:t>
      </w:r>
      <w:r w:rsidR="005A7695">
        <w:t>m</w:t>
      </w:r>
      <w:r w:rsidR="007D2813">
        <w:t xml:space="preserve"> for</w:t>
      </w:r>
      <w:r w:rsidR="005A7695">
        <w:t xml:space="preserve"> the MHK company, owned by Hearst Media</w:t>
      </w:r>
      <w:r w:rsidR="00B85402">
        <w:t>.</w:t>
      </w:r>
    </w:p>
    <w:p w14:paraId="6F06C37B" w14:textId="0E28B079" w:rsidR="00EB565D" w:rsidRPr="00C23257" w:rsidRDefault="00EB565D" w:rsidP="00AA1E6D">
      <w:pPr>
        <w:pStyle w:val="ListParagraph"/>
        <w:numPr>
          <w:ilvl w:val="0"/>
          <w:numId w:val="21"/>
        </w:numPr>
        <w:spacing w:line="480" w:lineRule="auto"/>
      </w:pPr>
      <w:r>
        <w:t>I have</w:t>
      </w:r>
      <w:r w:rsidR="00636D5E">
        <w:t xml:space="preserve"> received</w:t>
      </w:r>
      <w:r>
        <w:t xml:space="preserve"> </w:t>
      </w:r>
      <w:r w:rsidR="000922F3">
        <w:t>a 3% raise in</w:t>
      </w:r>
      <w:r w:rsidR="002E5326">
        <w:t xml:space="preserve"> salary within</w:t>
      </w:r>
      <w:r w:rsidR="000922F3">
        <w:t xml:space="preserve"> the first nine months of working at MHK when the </w:t>
      </w:r>
      <w:r w:rsidR="000452AD">
        <w:t>performance-based range for raises was between 2.0% to 2.5%</w:t>
      </w:r>
      <w:r w:rsidR="00B06BB1">
        <w:t>.</w:t>
      </w:r>
    </w:p>
    <w:p w14:paraId="10B77478" w14:textId="4F4E482B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3" w:name="_Toc44949081"/>
      <w:r w:rsidRPr="00F7022B">
        <w:rPr>
          <w:rFonts w:eastAsia="Times New Roman"/>
        </w:rPr>
        <w:t>Product Pricing Projections</w:t>
      </w:r>
      <w:bookmarkEnd w:id="53"/>
    </w:p>
    <w:p w14:paraId="093379AF" w14:textId="037B2DDD" w:rsidR="00C23257" w:rsidRPr="00C23257" w:rsidRDefault="00930223" w:rsidP="00603AD8">
      <w:pPr>
        <w:spacing w:line="480" w:lineRule="auto"/>
        <w:ind w:firstLine="720"/>
      </w:pPr>
      <w:r>
        <w:t>If membership becomes a popular option, I</w:t>
      </w:r>
      <w:r w:rsidR="0010349C">
        <w:t xml:space="preserve"> might</w:t>
      </w:r>
      <w:r w:rsidR="00890A04">
        <w:t xml:space="preserve"> use the</w:t>
      </w:r>
      <w:r w:rsidR="0010349C">
        <w:t xml:space="preserve"> </w:t>
      </w:r>
      <w:r w:rsidR="00890A04">
        <w:t>P</w:t>
      </w:r>
      <w:r w:rsidR="0010349C">
        <w:t xml:space="preserve">lanet </w:t>
      </w:r>
      <w:r w:rsidR="00890A04">
        <w:t>F</w:t>
      </w:r>
      <w:r w:rsidR="0010349C">
        <w:t>itness</w:t>
      </w:r>
      <w:r w:rsidR="00890A04">
        <w:t xml:space="preserve"> </w:t>
      </w:r>
      <w:r w:rsidR="00FC5D9E">
        <w:t>pricing model:</w:t>
      </w:r>
      <w:r w:rsidR="00890A04">
        <w:t xml:space="preserve"> high </w:t>
      </w:r>
      <w:r w:rsidR="0010349C">
        <w:t>overhead cost</w:t>
      </w:r>
      <w:r w:rsidR="00B958E6">
        <w:t xml:space="preserve"> like $60</w:t>
      </w:r>
      <w:r w:rsidR="0010349C">
        <w:t xml:space="preserve"> with a $10 monthly fee</w:t>
      </w:r>
      <w:r w:rsidR="00890A04">
        <w:t xml:space="preserve"> and a </w:t>
      </w:r>
      <w:r w:rsidR="00754A8C">
        <w:t xml:space="preserve">$60 </w:t>
      </w:r>
      <w:r w:rsidR="00890A04">
        <w:t>contract termination charge.</w:t>
      </w:r>
    </w:p>
    <w:p w14:paraId="57DCC492" w14:textId="16CFDCC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4" w:name="_Toc44949082"/>
      <w:r w:rsidRPr="00F7022B">
        <w:rPr>
          <w:rFonts w:eastAsia="Times New Roman"/>
        </w:rPr>
        <w:t>Monthly Financial Forecasts</w:t>
      </w:r>
      <w:bookmarkEnd w:id="54"/>
    </w:p>
    <w:p w14:paraId="3F56A773" w14:textId="56D46223" w:rsidR="00C23257" w:rsidRPr="00C23257" w:rsidRDefault="00617CBC" w:rsidP="008C7C86">
      <w:pPr>
        <w:spacing w:line="480" w:lineRule="auto"/>
        <w:ind w:firstLine="720"/>
      </w:pPr>
      <w:r>
        <w:t>This is just operating costs and amortization of debt.</w:t>
      </w:r>
    </w:p>
    <w:p w14:paraId="4B6DF2C6" w14:textId="7A62ADB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5" w:name="_Toc44949083"/>
      <w:r w:rsidRPr="00F7022B">
        <w:rPr>
          <w:rFonts w:eastAsia="Times New Roman"/>
        </w:rPr>
        <w:t>Permits/Licensure/Lease Agreements</w:t>
      </w:r>
      <w:bookmarkEnd w:id="55"/>
    </w:p>
    <w:p w14:paraId="36AFDFA9" w14:textId="3D52ECC3" w:rsidR="00C23257" w:rsidRPr="00C23257" w:rsidRDefault="00E605D5" w:rsidP="008C7C86">
      <w:pPr>
        <w:spacing w:line="480" w:lineRule="auto"/>
        <w:ind w:firstLine="720"/>
      </w:pPr>
      <w:r>
        <w:t>Lease agreement</w:t>
      </w:r>
      <w:r w:rsidR="00B21773">
        <w:t xml:space="preserve"> is depende</w:t>
      </w:r>
      <w:r w:rsidR="00FF6AB0">
        <w:t>nt on receiving funding.</w:t>
      </w:r>
    </w:p>
    <w:p w14:paraId="540778AF" w14:textId="142432A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6" w:name="_Toc44949084"/>
      <w:r w:rsidRPr="00F7022B">
        <w:rPr>
          <w:rFonts w:eastAsia="Times New Roman"/>
        </w:rPr>
        <w:t>Insurance Quotes or Contacts</w:t>
      </w:r>
      <w:bookmarkEnd w:id="56"/>
    </w:p>
    <w:p w14:paraId="4BB73B54" w14:textId="30CDF146" w:rsidR="00C23257" w:rsidRDefault="009B5FFC" w:rsidP="008C7C86">
      <w:pPr>
        <w:spacing w:line="480" w:lineRule="auto"/>
        <w:ind w:firstLine="720"/>
      </w:pPr>
      <w:r>
        <w:t>Insurance from companies</w:t>
      </w:r>
    </w:p>
    <w:p w14:paraId="67ADE82A" w14:textId="5F0D0AAA" w:rsidR="009B5FFC" w:rsidRDefault="009B5FFC" w:rsidP="008C7C86">
      <w:pPr>
        <w:spacing w:line="480" w:lineRule="auto"/>
        <w:ind w:firstLine="720"/>
      </w:pPr>
      <w:r>
        <w:t>Workman</w:t>
      </w:r>
      <w:r w:rsidR="00A928C7">
        <w:t>’</w:t>
      </w:r>
      <w:r>
        <w:t>s Compensation insurance</w:t>
      </w:r>
    </w:p>
    <w:p w14:paraId="641E34E0" w14:textId="35B7A636" w:rsidR="00A60ECC" w:rsidRPr="00C23257" w:rsidRDefault="00A60ECC" w:rsidP="008C7C86">
      <w:pPr>
        <w:spacing w:line="480" w:lineRule="auto"/>
        <w:ind w:firstLine="720"/>
      </w:pPr>
      <w:r>
        <w:t>Contacts do</w:t>
      </w:r>
      <w:r w:rsidR="007A73C4">
        <w:t xml:space="preserve"> not</w:t>
      </w:r>
      <w:r>
        <w:t xml:space="preserve"> exist yet.</w:t>
      </w:r>
    </w:p>
    <w:p w14:paraId="180A8022" w14:textId="4F6BF47C" w:rsidR="00CA3510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7" w:name="_Toc44949085"/>
      <w:r w:rsidRPr="00F7022B">
        <w:rPr>
          <w:rFonts w:eastAsia="Times New Roman"/>
        </w:rPr>
        <w:t>Additional Documentation</w:t>
      </w:r>
      <w:bookmarkEnd w:id="57"/>
    </w:p>
    <w:p w14:paraId="12F6622D" w14:textId="3063C9E8" w:rsidR="000F5ADC" w:rsidRDefault="00A60ECC" w:rsidP="008C7C86">
      <w:pPr>
        <w:shd w:val="clear" w:color="auto" w:fill="FFFFFF"/>
        <w:spacing w:after="0" w:line="480" w:lineRule="auto"/>
        <w:ind w:firstLine="720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t>None, except for the references.</w:t>
      </w:r>
    </w:p>
    <w:p w14:paraId="3DA6DA1D" w14:textId="367D9251" w:rsidR="001A190D" w:rsidRDefault="001A190D" w:rsidP="001D3392">
      <w:pPr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650B8B81" w:rsidR="000F5ADC" w:rsidRDefault="002F6410" w:rsidP="001D3392">
      <w:pPr>
        <w:pStyle w:val="Heading1"/>
        <w:spacing w:line="480" w:lineRule="auto"/>
        <w:jc w:val="center"/>
      </w:pPr>
      <w:bookmarkStart w:id="58" w:name="_Toc44949086"/>
      <w:r>
        <w:lastRenderedPageBreak/>
        <w:t>References</w:t>
      </w:r>
      <w:bookmarkEnd w:id="58"/>
    </w:p>
    <w:p w14:paraId="559B8857" w14:textId="1A4C913D" w:rsidR="00D34973" w:rsidRPr="00D34973" w:rsidRDefault="000F5ADC" w:rsidP="001D3392">
      <w:pPr>
        <w:pStyle w:val="EndNoteBibliography"/>
        <w:spacing w:after="0" w:line="480" w:lineRule="auto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3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4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6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3B0E8BBA" w:rsidR="00F7022B" w:rsidRPr="00F7022B" w:rsidRDefault="000F5ADC" w:rsidP="001D3392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7"/>
      <w:footerReference w:type="default" r:id="rId18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DAF2B3" w14:textId="77777777" w:rsidR="00701315" w:rsidRDefault="00701315" w:rsidP="00F97447">
      <w:pPr>
        <w:spacing w:after="0" w:line="240" w:lineRule="auto"/>
      </w:pPr>
      <w:r>
        <w:separator/>
      </w:r>
    </w:p>
  </w:endnote>
  <w:endnote w:type="continuationSeparator" w:id="0">
    <w:p w14:paraId="1FD6701C" w14:textId="77777777" w:rsidR="00701315" w:rsidRDefault="00701315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14E73D" w14:textId="77777777" w:rsidR="00701315" w:rsidRDefault="00701315" w:rsidP="00F97447">
      <w:pPr>
        <w:spacing w:after="0" w:line="240" w:lineRule="auto"/>
      </w:pPr>
      <w:r>
        <w:separator/>
      </w:r>
    </w:p>
  </w:footnote>
  <w:footnote w:type="continuationSeparator" w:id="0">
    <w:p w14:paraId="4B7C04A3" w14:textId="77777777" w:rsidR="00701315" w:rsidRDefault="00701315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818AD"/>
    <w:multiLevelType w:val="hybridMultilevel"/>
    <w:tmpl w:val="B5227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191D88"/>
    <w:multiLevelType w:val="hybridMultilevel"/>
    <w:tmpl w:val="69542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F92EAA"/>
    <w:multiLevelType w:val="hybridMultilevel"/>
    <w:tmpl w:val="F9E42E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341961"/>
    <w:multiLevelType w:val="hybridMultilevel"/>
    <w:tmpl w:val="A89E51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F314C5"/>
    <w:multiLevelType w:val="hybridMultilevel"/>
    <w:tmpl w:val="E58263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8A26AE"/>
    <w:multiLevelType w:val="hybridMultilevel"/>
    <w:tmpl w:val="15B06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28224B"/>
    <w:multiLevelType w:val="hybridMultilevel"/>
    <w:tmpl w:val="88161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420AFF"/>
    <w:multiLevelType w:val="hybridMultilevel"/>
    <w:tmpl w:val="C7E2D4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6214B3"/>
    <w:multiLevelType w:val="hybridMultilevel"/>
    <w:tmpl w:val="7C22AA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1C2286C"/>
    <w:multiLevelType w:val="hybridMultilevel"/>
    <w:tmpl w:val="CFAEEF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824F20"/>
    <w:multiLevelType w:val="hybridMultilevel"/>
    <w:tmpl w:val="799A99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6004FFA"/>
    <w:multiLevelType w:val="hybridMultilevel"/>
    <w:tmpl w:val="DF404E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CD319F"/>
    <w:multiLevelType w:val="hybridMultilevel"/>
    <w:tmpl w:val="BFD25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DEA05AB"/>
    <w:multiLevelType w:val="hybridMultilevel"/>
    <w:tmpl w:val="70445B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E395822"/>
    <w:multiLevelType w:val="hybridMultilevel"/>
    <w:tmpl w:val="9D706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E977965"/>
    <w:multiLevelType w:val="hybridMultilevel"/>
    <w:tmpl w:val="BE9AA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1EE1260"/>
    <w:multiLevelType w:val="hybridMultilevel"/>
    <w:tmpl w:val="41A0F9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7C10A6B"/>
    <w:multiLevelType w:val="hybridMultilevel"/>
    <w:tmpl w:val="C8F62E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0"/>
  </w:num>
  <w:num w:numId="2">
    <w:abstractNumId w:val="0"/>
  </w:num>
  <w:num w:numId="3">
    <w:abstractNumId w:val="7"/>
  </w:num>
  <w:num w:numId="4">
    <w:abstractNumId w:val="5"/>
  </w:num>
  <w:num w:numId="5">
    <w:abstractNumId w:val="15"/>
  </w:num>
  <w:num w:numId="6">
    <w:abstractNumId w:val="1"/>
  </w:num>
  <w:num w:numId="7">
    <w:abstractNumId w:val="13"/>
  </w:num>
  <w:num w:numId="8">
    <w:abstractNumId w:val="11"/>
  </w:num>
  <w:num w:numId="9">
    <w:abstractNumId w:val="9"/>
  </w:num>
  <w:num w:numId="10">
    <w:abstractNumId w:val="3"/>
  </w:num>
  <w:num w:numId="11">
    <w:abstractNumId w:val="6"/>
  </w:num>
  <w:num w:numId="12">
    <w:abstractNumId w:val="4"/>
  </w:num>
  <w:num w:numId="13">
    <w:abstractNumId w:val="19"/>
  </w:num>
  <w:num w:numId="14">
    <w:abstractNumId w:val="2"/>
  </w:num>
  <w:num w:numId="15">
    <w:abstractNumId w:val="14"/>
  </w:num>
  <w:num w:numId="16">
    <w:abstractNumId w:val="17"/>
  </w:num>
  <w:num w:numId="17">
    <w:abstractNumId w:val="16"/>
  </w:num>
  <w:num w:numId="18">
    <w:abstractNumId w:val="8"/>
  </w:num>
  <w:num w:numId="19">
    <w:abstractNumId w:val="18"/>
  </w:num>
  <w:num w:numId="20">
    <w:abstractNumId w:val="12"/>
  </w:num>
  <w:num w:numId="2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05D4"/>
    <w:rsid w:val="00001C62"/>
    <w:rsid w:val="00002799"/>
    <w:rsid w:val="00003C81"/>
    <w:rsid w:val="0000757F"/>
    <w:rsid w:val="00012ABE"/>
    <w:rsid w:val="00016E4E"/>
    <w:rsid w:val="0002440D"/>
    <w:rsid w:val="00024807"/>
    <w:rsid w:val="00031475"/>
    <w:rsid w:val="0003153E"/>
    <w:rsid w:val="00033D2D"/>
    <w:rsid w:val="000348B4"/>
    <w:rsid w:val="00034FCF"/>
    <w:rsid w:val="0004300D"/>
    <w:rsid w:val="000434E1"/>
    <w:rsid w:val="000452AD"/>
    <w:rsid w:val="00050CEE"/>
    <w:rsid w:val="000512C1"/>
    <w:rsid w:val="000530DE"/>
    <w:rsid w:val="00054759"/>
    <w:rsid w:val="00055957"/>
    <w:rsid w:val="00056CD8"/>
    <w:rsid w:val="0006011B"/>
    <w:rsid w:val="000801D7"/>
    <w:rsid w:val="000823EF"/>
    <w:rsid w:val="00084023"/>
    <w:rsid w:val="00085214"/>
    <w:rsid w:val="000922F3"/>
    <w:rsid w:val="00092617"/>
    <w:rsid w:val="00094EAF"/>
    <w:rsid w:val="000A2607"/>
    <w:rsid w:val="000A723F"/>
    <w:rsid w:val="000B17CC"/>
    <w:rsid w:val="000B2038"/>
    <w:rsid w:val="000B378C"/>
    <w:rsid w:val="000B4EA4"/>
    <w:rsid w:val="000B5385"/>
    <w:rsid w:val="000B75EF"/>
    <w:rsid w:val="000C1D1C"/>
    <w:rsid w:val="000C518C"/>
    <w:rsid w:val="000C7135"/>
    <w:rsid w:val="000D5761"/>
    <w:rsid w:val="000E0C3B"/>
    <w:rsid w:val="000E59DD"/>
    <w:rsid w:val="000F42D5"/>
    <w:rsid w:val="000F5ADC"/>
    <w:rsid w:val="000F5F35"/>
    <w:rsid w:val="000F6698"/>
    <w:rsid w:val="0010349C"/>
    <w:rsid w:val="00125501"/>
    <w:rsid w:val="0012707F"/>
    <w:rsid w:val="00130341"/>
    <w:rsid w:val="00130810"/>
    <w:rsid w:val="00136FE3"/>
    <w:rsid w:val="001418CB"/>
    <w:rsid w:val="00141F11"/>
    <w:rsid w:val="00144927"/>
    <w:rsid w:val="001451C6"/>
    <w:rsid w:val="001548B7"/>
    <w:rsid w:val="0015681E"/>
    <w:rsid w:val="00156E12"/>
    <w:rsid w:val="0016209E"/>
    <w:rsid w:val="001668E1"/>
    <w:rsid w:val="001813BF"/>
    <w:rsid w:val="0018251D"/>
    <w:rsid w:val="00190AF9"/>
    <w:rsid w:val="001A190D"/>
    <w:rsid w:val="001A775D"/>
    <w:rsid w:val="001B46F6"/>
    <w:rsid w:val="001C1CF0"/>
    <w:rsid w:val="001C425E"/>
    <w:rsid w:val="001C7F95"/>
    <w:rsid w:val="001D3392"/>
    <w:rsid w:val="001D3803"/>
    <w:rsid w:val="001E006B"/>
    <w:rsid w:val="001E1262"/>
    <w:rsid w:val="001E6A22"/>
    <w:rsid w:val="001F0CC9"/>
    <w:rsid w:val="001F29C3"/>
    <w:rsid w:val="001F596E"/>
    <w:rsid w:val="00202C7A"/>
    <w:rsid w:val="002146DE"/>
    <w:rsid w:val="002155BF"/>
    <w:rsid w:val="00216E39"/>
    <w:rsid w:val="00217C51"/>
    <w:rsid w:val="002316A7"/>
    <w:rsid w:val="00235C6F"/>
    <w:rsid w:val="00236C7A"/>
    <w:rsid w:val="0024040A"/>
    <w:rsid w:val="00262C6B"/>
    <w:rsid w:val="00267C7C"/>
    <w:rsid w:val="00275660"/>
    <w:rsid w:val="00282C6E"/>
    <w:rsid w:val="00287246"/>
    <w:rsid w:val="0029086C"/>
    <w:rsid w:val="0029227B"/>
    <w:rsid w:val="00294156"/>
    <w:rsid w:val="002B3039"/>
    <w:rsid w:val="002C44D2"/>
    <w:rsid w:val="002C5343"/>
    <w:rsid w:val="002C7C06"/>
    <w:rsid w:val="002D0267"/>
    <w:rsid w:val="002D266D"/>
    <w:rsid w:val="002D5E92"/>
    <w:rsid w:val="002D6D51"/>
    <w:rsid w:val="002E0F43"/>
    <w:rsid w:val="002E44AB"/>
    <w:rsid w:val="002E44F2"/>
    <w:rsid w:val="002E489A"/>
    <w:rsid w:val="002E5326"/>
    <w:rsid w:val="002E561A"/>
    <w:rsid w:val="002F6410"/>
    <w:rsid w:val="003043F2"/>
    <w:rsid w:val="003149F9"/>
    <w:rsid w:val="00315B08"/>
    <w:rsid w:val="00326F23"/>
    <w:rsid w:val="003321BF"/>
    <w:rsid w:val="00332E12"/>
    <w:rsid w:val="00333767"/>
    <w:rsid w:val="00336404"/>
    <w:rsid w:val="003365AB"/>
    <w:rsid w:val="0034038D"/>
    <w:rsid w:val="00340E63"/>
    <w:rsid w:val="00374F53"/>
    <w:rsid w:val="003770A8"/>
    <w:rsid w:val="003918B9"/>
    <w:rsid w:val="003946AB"/>
    <w:rsid w:val="00395AC9"/>
    <w:rsid w:val="003A0686"/>
    <w:rsid w:val="003A0A4E"/>
    <w:rsid w:val="003A38B3"/>
    <w:rsid w:val="003A7725"/>
    <w:rsid w:val="003C0E75"/>
    <w:rsid w:val="003C3215"/>
    <w:rsid w:val="003C619A"/>
    <w:rsid w:val="003D17BB"/>
    <w:rsid w:val="003D54FC"/>
    <w:rsid w:val="003D5AB0"/>
    <w:rsid w:val="003D6836"/>
    <w:rsid w:val="003D6971"/>
    <w:rsid w:val="003D69F2"/>
    <w:rsid w:val="003D742A"/>
    <w:rsid w:val="003E497A"/>
    <w:rsid w:val="003E7D39"/>
    <w:rsid w:val="003E7E75"/>
    <w:rsid w:val="003E7FB1"/>
    <w:rsid w:val="003F1673"/>
    <w:rsid w:val="003F1B5D"/>
    <w:rsid w:val="003F6938"/>
    <w:rsid w:val="003F6E03"/>
    <w:rsid w:val="00401423"/>
    <w:rsid w:val="00402473"/>
    <w:rsid w:val="0040566F"/>
    <w:rsid w:val="0041026C"/>
    <w:rsid w:val="00412D42"/>
    <w:rsid w:val="00423B98"/>
    <w:rsid w:val="00424850"/>
    <w:rsid w:val="00425ABB"/>
    <w:rsid w:val="0043231E"/>
    <w:rsid w:val="00433787"/>
    <w:rsid w:val="004357E6"/>
    <w:rsid w:val="00437AD9"/>
    <w:rsid w:val="0044361E"/>
    <w:rsid w:val="00447CEE"/>
    <w:rsid w:val="004527A5"/>
    <w:rsid w:val="00454901"/>
    <w:rsid w:val="00455469"/>
    <w:rsid w:val="00456647"/>
    <w:rsid w:val="00456DAF"/>
    <w:rsid w:val="0046714A"/>
    <w:rsid w:val="00467FCA"/>
    <w:rsid w:val="00470F3C"/>
    <w:rsid w:val="004751CB"/>
    <w:rsid w:val="00481A13"/>
    <w:rsid w:val="00482537"/>
    <w:rsid w:val="00492980"/>
    <w:rsid w:val="004975C3"/>
    <w:rsid w:val="004B1CFA"/>
    <w:rsid w:val="004B4D8B"/>
    <w:rsid w:val="004C73DB"/>
    <w:rsid w:val="004D29E8"/>
    <w:rsid w:val="004D68E9"/>
    <w:rsid w:val="004D7EB5"/>
    <w:rsid w:val="004E0F95"/>
    <w:rsid w:val="004E4B2F"/>
    <w:rsid w:val="0050553D"/>
    <w:rsid w:val="0051210C"/>
    <w:rsid w:val="00517100"/>
    <w:rsid w:val="00520B74"/>
    <w:rsid w:val="0052197C"/>
    <w:rsid w:val="00523F75"/>
    <w:rsid w:val="00526805"/>
    <w:rsid w:val="00530649"/>
    <w:rsid w:val="00530EA3"/>
    <w:rsid w:val="00536C29"/>
    <w:rsid w:val="00542C8E"/>
    <w:rsid w:val="00550E14"/>
    <w:rsid w:val="0055114E"/>
    <w:rsid w:val="0055202D"/>
    <w:rsid w:val="005560D2"/>
    <w:rsid w:val="0056502C"/>
    <w:rsid w:val="00576427"/>
    <w:rsid w:val="00577C51"/>
    <w:rsid w:val="0058241D"/>
    <w:rsid w:val="00584F04"/>
    <w:rsid w:val="00590315"/>
    <w:rsid w:val="00590A54"/>
    <w:rsid w:val="0059160B"/>
    <w:rsid w:val="00593C11"/>
    <w:rsid w:val="0059627B"/>
    <w:rsid w:val="0059784E"/>
    <w:rsid w:val="005A06AC"/>
    <w:rsid w:val="005A31A8"/>
    <w:rsid w:val="005A7695"/>
    <w:rsid w:val="005C0CB3"/>
    <w:rsid w:val="005C3120"/>
    <w:rsid w:val="005C3318"/>
    <w:rsid w:val="005D1975"/>
    <w:rsid w:val="005D55C9"/>
    <w:rsid w:val="005D69C3"/>
    <w:rsid w:val="005E18E7"/>
    <w:rsid w:val="005E3A52"/>
    <w:rsid w:val="005F241E"/>
    <w:rsid w:val="005F7111"/>
    <w:rsid w:val="006030A1"/>
    <w:rsid w:val="00603AD8"/>
    <w:rsid w:val="00605DE0"/>
    <w:rsid w:val="00611A9E"/>
    <w:rsid w:val="0061401F"/>
    <w:rsid w:val="00617CBC"/>
    <w:rsid w:val="00622768"/>
    <w:rsid w:val="006228B9"/>
    <w:rsid w:val="00624651"/>
    <w:rsid w:val="0063202D"/>
    <w:rsid w:val="006368C0"/>
    <w:rsid w:val="00636D5E"/>
    <w:rsid w:val="00641AC6"/>
    <w:rsid w:val="00641B37"/>
    <w:rsid w:val="00650950"/>
    <w:rsid w:val="0065628F"/>
    <w:rsid w:val="00667719"/>
    <w:rsid w:val="006729D3"/>
    <w:rsid w:val="006740EC"/>
    <w:rsid w:val="006804F0"/>
    <w:rsid w:val="00681A33"/>
    <w:rsid w:val="00683700"/>
    <w:rsid w:val="00693AED"/>
    <w:rsid w:val="00695CC1"/>
    <w:rsid w:val="006A4A63"/>
    <w:rsid w:val="006A506E"/>
    <w:rsid w:val="006A718E"/>
    <w:rsid w:val="006C0921"/>
    <w:rsid w:val="006C1267"/>
    <w:rsid w:val="006C20D5"/>
    <w:rsid w:val="006C3969"/>
    <w:rsid w:val="006D59BE"/>
    <w:rsid w:val="006D7E90"/>
    <w:rsid w:val="006E239D"/>
    <w:rsid w:val="006E5705"/>
    <w:rsid w:val="006E6571"/>
    <w:rsid w:val="006E7352"/>
    <w:rsid w:val="006E7906"/>
    <w:rsid w:val="006F2220"/>
    <w:rsid w:val="00701315"/>
    <w:rsid w:val="007015F4"/>
    <w:rsid w:val="007043C1"/>
    <w:rsid w:val="00713B67"/>
    <w:rsid w:val="0071755E"/>
    <w:rsid w:val="0073085D"/>
    <w:rsid w:val="0073133E"/>
    <w:rsid w:val="00732863"/>
    <w:rsid w:val="00740AFD"/>
    <w:rsid w:val="00741C4B"/>
    <w:rsid w:val="00743953"/>
    <w:rsid w:val="00747696"/>
    <w:rsid w:val="00753598"/>
    <w:rsid w:val="00754591"/>
    <w:rsid w:val="007546F1"/>
    <w:rsid w:val="00754A8C"/>
    <w:rsid w:val="007551A3"/>
    <w:rsid w:val="00756B3E"/>
    <w:rsid w:val="00756D47"/>
    <w:rsid w:val="00756D81"/>
    <w:rsid w:val="007665B8"/>
    <w:rsid w:val="007720FB"/>
    <w:rsid w:val="00776BE5"/>
    <w:rsid w:val="0078164B"/>
    <w:rsid w:val="007858EE"/>
    <w:rsid w:val="00795B16"/>
    <w:rsid w:val="007976C7"/>
    <w:rsid w:val="007A00DF"/>
    <w:rsid w:val="007A02D9"/>
    <w:rsid w:val="007A4888"/>
    <w:rsid w:val="007A73C4"/>
    <w:rsid w:val="007B06D9"/>
    <w:rsid w:val="007B70FC"/>
    <w:rsid w:val="007C37AA"/>
    <w:rsid w:val="007C76E8"/>
    <w:rsid w:val="007D2813"/>
    <w:rsid w:val="007E061C"/>
    <w:rsid w:val="007E4A27"/>
    <w:rsid w:val="007E5E49"/>
    <w:rsid w:val="007F1D81"/>
    <w:rsid w:val="007F3F0D"/>
    <w:rsid w:val="007F5B85"/>
    <w:rsid w:val="007F5EB9"/>
    <w:rsid w:val="00801F14"/>
    <w:rsid w:val="00814BFE"/>
    <w:rsid w:val="00817A97"/>
    <w:rsid w:val="00823867"/>
    <w:rsid w:val="0085021F"/>
    <w:rsid w:val="00850543"/>
    <w:rsid w:val="008545A8"/>
    <w:rsid w:val="008630DC"/>
    <w:rsid w:val="00863478"/>
    <w:rsid w:val="00863E0E"/>
    <w:rsid w:val="00880B46"/>
    <w:rsid w:val="00881942"/>
    <w:rsid w:val="00890A04"/>
    <w:rsid w:val="008A7F05"/>
    <w:rsid w:val="008B7AFD"/>
    <w:rsid w:val="008C0FEC"/>
    <w:rsid w:val="008C3D99"/>
    <w:rsid w:val="008C7013"/>
    <w:rsid w:val="008C7408"/>
    <w:rsid w:val="008C7C86"/>
    <w:rsid w:val="008E0527"/>
    <w:rsid w:val="008E1C31"/>
    <w:rsid w:val="008E27B6"/>
    <w:rsid w:val="008F6D1B"/>
    <w:rsid w:val="008F7DA4"/>
    <w:rsid w:val="009005E0"/>
    <w:rsid w:val="00901A60"/>
    <w:rsid w:val="00901B3A"/>
    <w:rsid w:val="00907D16"/>
    <w:rsid w:val="00911B79"/>
    <w:rsid w:val="00913ABD"/>
    <w:rsid w:val="00930223"/>
    <w:rsid w:val="0093576C"/>
    <w:rsid w:val="00940AC8"/>
    <w:rsid w:val="00947955"/>
    <w:rsid w:val="00947B4B"/>
    <w:rsid w:val="00956C38"/>
    <w:rsid w:val="0096787D"/>
    <w:rsid w:val="00970344"/>
    <w:rsid w:val="009729EF"/>
    <w:rsid w:val="009837C7"/>
    <w:rsid w:val="009861C2"/>
    <w:rsid w:val="00987960"/>
    <w:rsid w:val="009960E5"/>
    <w:rsid w:val="009A6735"/>
    <w:rsid w:val="009A7859"/>
    <w:rsid w:val="009B315B"/>
    <w:rsid w:val="009B5EAA"/>
    <w:rsid w:val="009B5FFC"/>
    <w:rsid w:val="009C078B"/>
    <w:rsid w:val="009C2DF1"/>
    <w:rsid w:val="009C483E"/>
    <w:rsid w:val="009D0337"/>
    <w:rsid w:val="009E156D"/>
    <w:rsid w:val="009E6A58"/>
    <w:rsid w:val="009E6F08"/>
    <w:rsid w:val="009F33C3"/>
    <w:rsid w:val="009F7320"/>
    <w:rsid w:val="00A01ADB"/>
    <w:rsid w:val="00A025CC"/>
    <w:rsid w:val="00A059BB"/>
    <w:rsid w:val="00A15209"/>
    <w:rsid w:val="00A178B1"/>
    <w:rsid w:val="00A21645"/>
    <w:rsid w:val="00A2304F"/>
    <w:rsid w:val="00A26D25"/>
    <w:rsid w:val="00A27D74"/>
    <w:rsid w:val="00A30221"/>
    <w:rsid w:val="00A34720"/>
    <w:rsid w:val="00A36E91"/>
    <w:rsid w:val="00A36EC6"/>
    <w:rsid w:val="00A37370"/>
    <w:rsid w:val="00A431BA"/>
    <w:rsid w:val="00A60ECC"/>
    <w:rsid w:val="00A673AC"/>
    <w:rsid w:val="00A74547"/>
    <w:rsid w:val="00A77A6F"/>
    <w:rsid w:val="00A808CB"/>
    <w:rsid w:val="00A8164D"/>
    <w:rsid w:val="00A9026A"/>
    <w:rsid w:val="00A910FF"/>
    <w:rsid w:val="00A928C7"/>
    <w:rsid w:val="00A9541B"/>
    <w:rsid w:val="00AA1E6D"/>
    <w:rsid w:val="00AA2663"/>
    <w:rsid w:val="00AB30F2"/>
    <w:rsid w:val="00AB4E30"/>
    <w:rsid w:val="00AC2422"/>
    <w:rsid w:val="00AC2B41"/>
    <w:rsid w:val="00AC358F"/>
    <w:rsid w:val="00AC4B31"/>
    <w:rsid w:val="00AD2BB7"/>
    <w:rsid w:val="00AD4DCE"/>
    <w:rsid w:val="00AD5435"/>
    <w:rsid w:val="00AD5EB7"/>
    <w:rsid w:val="00AE3B2F"/>
    <w:rsid w:val="00AF2A2E"/>
    <w:rsid w:val="00AF5802"/>
    <w:rsid w:val="00B06BB1"/>
    <w:rsid w:val="00B07F04"/>
    <w:rsid w:val="00B11DB7"/>
    <w:rsid w:val="00B127D3"/>
    <w:rsid w:val="00B133E4"/>
    <w:rsid w:val="00B15B89"/>
    <w:rsid w:val="00B21773"/>
    <w:rsid w:val="00B268FA"/>
    <w:rsid w:val="00B27B7B"/>
    <w:rsid w:val="00B31C29"/>
    <w:rsid w:val="00B413D5"/>
    <w:rsid w:val="00B43229"/>
    <w:rsid w:val="00B4506C"/>
    <w:rsid w:val="00B471F7"/>
    <w:rsid w:val="00B5249D"/>
    <w:rsid w:val="00B610FA"/>
    <w:rsid w:val="00B653A8"/>
    <w:rsid w:val="00B65C99"/>
    <w:rsid w:val="00B674F3"/>
    <w:rsid w:val="00B72899"/>
    <w:rsid w:val="00B74432"/>
    <w:rsid w:val="00B85402"/>
    <w:rsid w:val="00B9359D"/>
    <w:rsid w:val="00B958E6"/>
    <w:rsid w:val="00B975B1"/>
    <w:rsid w:val="00BA660D"/>
    <w:rsid w:val="00BB19B5"/>
    <w:rsid w:val="00BB24D6"/>
    <w:rsid w:val="00BB2B37"/>
    <w:rsid w:val="00BB5747"/>
    <w:rsid w:val="00BB7C1E"/>
    <w:rsid w:val="00BD16EC"/>
    <w:rsid w:val="00BD1B5C"/>
    <w:rsid w:val="00BE31DF"/>
    <w:rsid w:val="00BF7C7E"/>
    <w:rsid w:val="00C002AE"/>
    <w:rsid w:val="00C0243D"/>
    <w:rsid w:val="00C036D2"/>
    <w:rsid w:val="00C07D51"/>
    <w:rsid w:val="00C11D22"/>
    <w:rsid w:val="00C14864"/>
    <w:rsid w:val="00C23257"/>
    <w:rsid w:val="00C31A22"/>
    <w:rsid w:val="00C36D33"/>
    <w:rsid w:val="00C4001A"/>
    <w:rsid w:val="00C45615"/>
    <w:rsid w:val="00C460ED"/>
    <w:rsid w:val="00C5455E"/>
    <w:rsid w:val="00C54D4C"/>
    <w:rsid w:val="00C605A9"/>
    <w:rsid w:val="00C62BAB"/>
    <w:rsid w:val="00C62D0E"/>
    <w:rsid w:val="00C7348A"/>
    <w:rsid w:val="00C7375C"/>
    <w:rsid w:val="00C771B3"/>
    <w:rsid w:val="00C860E2"/>
    <w:rsid w:val="00C87A46"/>
    <w:rsid w:val="00C900D0"/>
    <w:rsid w:val="00C96901"/>
    <w:rsid w:val="00CA0900"/>
    <w:rsid w:val="00CA2E7A"/>
    <w:rsid w:val="00CA2EB0"/>
    <w:rsid w:val="00CA3510"/>
    <w:rsid w:val="00CA4C80"/>
    <w:rsid w:val="00CA5280"/>
    <w:rsid w:val="00CA7EAA"/>
    <w:rsid w:val="00CB5975"/>
    <w:rsid w:val="00CB7FB3"/>
    <w:rsid w:val="00CC550C"/>
    <w:rsid w:val="00CD39BD"/>
    <w:rsid w:val="00CD3D11"/>
    <w:rsid w:val="00CD4A8D"/>
    <w:rsid w:val="00CD4FDB"/>
    <w:rsid w:val="00CE0C8B"/>
    <w:rsid w:val="00CE69D6"/>
    <w:rsid w:val="00CE6DB3"/>
    <w:rsid w:val="00CF3638"/>
    <w:rsid w:val="00CF5D6C"/>
    <w:rsid w:val="00D05120"/>
    <w:rsid w:val="00D06A84"/>
    <w:rsid w:val="00D10A07"/>
    <w:rsid w:val="00D11B0D"/>
    <w:rsid w:val="00D12109"/>
    <w:rsid w:val="00D13271"/>
    <w:rsid w:val="00D21529"/>
    <w:rsid w:val="00D235E7"/>
    <w:rsid w:val="00D27FD2"/>
    <w:rsid w:val="00D30318"/>
    <w:rsid w:val="00D34973"/>
    <w:rsid w:val="00D360BF"/>
    <w:rsid w:val="00D4563F"/>
    <w:rsid w:val="00D513D8"/>
    <w:rsid w:val="00D65719"/>
    <w:rsid w:val="00D65E69"/>
    <w:rsid w:val="00D66C2D"/>
    <w:rsid w:val="00D67832"/>
    <w:rsid w:val="00D767B8"/>
    <w:rsid w:val="00D801D8"/>
    <w:rsid w:val="00D81CD8"/>
    <w:rsid w:val="00D82FAA"/>
    <w:rsid w:val="00D87ECC"/>
    <w:rsid w:val="00D90814"/>
    <w:rsid w:val="00D9114D"/>
    <w:rsid w:val="00D97CB2"/>
    <w:rsid w:val="00DA5FD1"/>
    <w:rsid w:val="00DB5117"/>
    <w:rsid w:val="00DB6B06"/>
    <w:rsid w:val="00DB7B37"/>
    <w:rsid w:val="00DC2AE9"/>
    <w:rsid w:val="00DD1E3F"/>
    <w:rsid w:val="00DD444D"/>
    <w:rsid w:val="00DE06FF"/>
    <w:rsid w:val="00DE2B6C"/>
    <w:rsid w:val="00DF1AAA"/>
    <w:rsid w:val="00DF78D2"/>
    <w:rsid w:val="00E105A6"/>
    <w:rsid w:val="00E1105C"/>
    <w:rsid w:val="00E117CF"/>
    <w:rsid w:val="00E131EB"/>
    <w:rsid w:val="00E1756E"/>
    <w:rsid w:val="00E207F1"/>
    <w:rsid w:val="00E2089B"/>
    <w:rsid w:val="00E321FF"/>
    <w:rsid w:val="00E34E07"/>
    <w:rsid w:val="00E37308"/>
    <w:rsid w:val="00E425B6"/>
    <w:rsid w:val="00E53AE3"/>
    <w:rsid w:val="00E57E67"/>
    <w:rsid w:val="00E605D5"/>
    <w:rsid w:val="00E62C36"/>
    <w:rsid w:val="00E67839"/>
    <w:rsid w:val="00E742B0"/>
    <w:rsid w:val="00E807B3"/>
    <w:rsid w:val="00E8459E"/>
    <w:rsid w:val="00E84C07"/>
    <w:rsid w:val="00E866A5"/>
    <w:rsid w:val="00E904CB"/>
    <w:rsid w:val="00E952A1"/>
    <w:rsid w:val="00E95DD3"/>
    <w:rsid w:val="00EA4350"/>
    <w:rsid w:val="00EA5AB7"/>
    <w:rsid w:val="00EB1198"/>
    <w:rsid w:val="00EB1439"/>
    <w:rsid w:val="00EB43B8"/>
    <w:rsid w:val="00EB565D"/>
    <w:rsid w:val="00EC09D3"/>
    <w:rsid w:val="00EC2578"/>
    <w:rsid w:val="00EC4EBF"/>
    <w:rsid w:val="00ED18F0"/>
    <w:rsid w:val="00ED7365"/>
    <w:rsid w:val="00ED799A"/>
    <w:rsid w:val="00EE3778"/>
    <w:rsid w:val="00EF4380"/>
    <w:rsid w:val="00F00BA8"/>
    <w:rsid w:val="00F02BE5"/>
    <w:rsid w:val="00F07D86"/>
    <w:rsid w:val="00F07E01"/>
    <w:rsid w:val="00F13105"/>
    <w:rsid w:val="00F1523C"/>
    <w:rsid w:val="00F15D17"/>
    <w:rsid w:val="00F16613"/>
    <w:rsid w:val="00F22FF2"/>
    <w:rsid w:val="00F2370A"/>
    <w:rsid w:val="00F278E7"/>
    <w:rsid w:val="00F36F4F"/>
    <w:rsid w:val="00F40997"/>
    <w:rsid w:val="00F476D6"/>
    <w:rsid w:val="00F55278"/>
    <w:rsid w:val="00F554C7"/>
    <w:rsid w:val="00F65196"/>
    <w:rsid w:val="00F7022B"/>
    <w:rsid w:val="00F75ED8"/>
    <w:rsid w:val="00F76CFA"/>
    <w:rsid w:val="00F77B40"/>
    <w:rsid w:val="00F8581A"/>
    <w:rsid w:val="00F905AF"/>
    <w:rsid w:val="00F916B6"/>
    <w:rsid w:val="00F92887"/>
    <w:rsid w:val="00F97447"/>
    <w:rsid w:val="00FA0C9D"/>
    <w:rsid w:val="00FA26AA"/>
    <w:rsid w:val="00FA46C4"/>
    <w:rsid w:val="00FA4F73"/>
    <w:rsid w:val="00FA559C"/>
    <w:rsid w:val="00FB08DC"/>
    <w:rsid w:val="00FB0E87"/>
    <w:rsid w:val="00FB326C"/>
    <w:rsid w:val="00FB3796"/>
    <w:rsid w:val="00FB6492"/>
    <w:rsid w:val="00FB7B34"/>
    <w:rsid w:val="00FC04A9"/>
    <w:rsid w:val="00FC5D9E"/>
    <w:rsid w:val="00FD2058"/>
    <w:rsid w:val="00FD7B07"/>
    <w:rsid w:val="00FE1359"/>
    <w:rsid w:val="00FE17D8"/>
    <w:rsid w:val="00FE2695"/>
    <w:rsid w:val="00FE5929"/>
    <w:rsid w:val="00FE5C9D"/>
    <w:rsid w:val="00FE615F"/>
    <w:rsid w:val="00FE76A5"/>
    <w:rsid w:val="00FF00F6"/>
    <w:rsid w:val="00FF3A90"/>
    <w:rsid w:val="00FF6A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euters.com/article/us-usa-health-sex/young-u-s-men-having-a-lot-less-sex-in-the-21st-century-study-shows-idUSKBN23J2LI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pbs.org/newshour/economy/imf-head-says-global-economy-now-in-recession" TargetMode="Externa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cigna.com/newsroom/news-releases/2018/new-cigna-study-reveals-loneliness-at-epidemic-levels-in-americ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1ED90F5-A951-4076-8E0D-6AC8E7E10869}">
  <ds:schemaRefs>
    <ds:schemaRef ds:uri="http://purl.org/dc/elements/1.1/"/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52cf68bb-ec7c-4e4f-805a-0decd25a9535"/>
    <ds:schemaRef ds:uri="http://purl.org/dc/dcmitype/"/>
    <ds:schemaRef ds:uri="c0f7399f-cbe5-4279-8bea-a85f11a49268"/>
    <ds:schemaRef ds:uri="http://schemas.openxmlformats.org/package/2006/metadata/core-properties"/>
    <ds:schemaRef ds:uri="http://www.w3.org/XML/1998/namespace"/>
    <ds:schemaRef ds:uri="http://purl.org/dc/terms/"/>
  </ds:schemaRefs>
</ds:datastoreItem>
</file>

<file path=customXml/itemProps5.xml><?xml version="1.0" encoding="utf-8"?>
<ds:datastoreItem xmlns:ds="http://schemas.openxmlformats.org/officeDocument/2006/customXml" ds:itemID="{AAA1649E-4D04-4B65-BEF7-01D05D95CF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3</TotalTime>
  <Pages>19</Pages>
  <Words>4066</Words>
  <Characters>23181</Characters>
  <Application>Microsoft Office Word</Application>
  <DocSecurity>0</DocSecurity>
  <Lines>193</Lines>
  <Paragraphs>54</Paragraphs>
  <ScaleCrop>false</ScaleCrop>
  <Company/>
  <LinksUpToDate>false</LinksUpToDate>
  <CharactersWithSpaces>271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Francis, Thomas</cp:lastModifiedBy>
  <cp:revision>628</cp:revision>
  <dcterms:created xsi:type="dcterms:W3CDTF">2020-06-29T14:20:00Z</dcterms:created>
  <dcterms:modified xsi:type="dcterms:W3CDTF">2020-07-06T2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